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11155" w:type="dxa"/>
        <w:jc w:val="center"/>
        <w:tblLayout w:type="fixed"/>
        <w:tblLook w:val="04A0" w:firstRow="1" w:lastRow="0" w:firstColumn="1" w:lastColumn="0" w:noHBand="0" w:noVBand="1"/>
      </w:tblPr>
      <w:tblGrid>
        <w:gridCol w:w="1525"/>
        <w:gridCol w:w="1890"/>
        <w:gridCol w:w="1710"/>
        <w:gridCol w:w="1260"/>
        <w:gridCol w:w="1350"/>
        <w:gridCol w:w="3420"/>
      </w:tblGrid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91B2B" w:rsidRPr="006B70DD" w:rsidRDefault="00E91B2B" w:rsidP="00487EF8">
            <w:pPr>
              <w:jc w:val="center"/>
              <w:rPr>
                <w:rFonts w:eastAsia="Times New Roman" w:cs="Times New Roman"/>
                <w:b/>
                <w:bCs/>
                <w:color w:val="000000"/>
              </w:rPr>
            </w:pPr>
            <w:r>
              <w:rPr>
                <w:rFonts w:eastAsia="Times New Roman" w:cs="Times New Roman"/>
                <w:b/>
                <w:bCs/>
                <w:color w:val="000000"/>
              </w:rPr>
              <w:t>Forecast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E91B2B" w:rsidRPr="006B70DD" w:rsidRDefault="00E91B2B" w:rsidP="00487EF8">
            <w:pPr>
              <w:jc w:val="center"/>
              <w:rPr>
                <w:rFonts w:eastAsia="Times New Roman" w:cs="Times New Roman"/>
                <w:b/>
                <w:bCs/>
                <w:color w:val="000000"/>
              </w:rPr>
            </w:pPr>
            <w:r w:rsidRPr="006B70DD">
              <w:rPr>
                <w:rFonts w:eastAsia="Times New Roman" w:cs="Times New Roman"/>
                <w:b/>
                <w:bCs/>
                <w:color w:val="000000"/>
              </w:rPr>
              <w:t>Data source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:rsidR="00E91B2B" w:rsidRPr="006B70DD" w:rsidRDefault="00E91B2B" w:rsidP="00487EF8">
            <w:pPr>
              <w:jc w:val="center"/>
              <w:rPr>
                <w:rFonts w:eastAsia="Times New Roman" w:cs="Times New Roman"/>
                <w:b/>
                <w:bCs/>
                <w:color w:val="000000"/>
              </w:rPr>
            </w:pPr>
            <w:r w:rsidRPr="006B70DD">
              <w:rPr>
                <w:rFonts w:eastAsia="Times New Roman" w:cs="Times New Roman"/>
                <w:b/>
                <w:bCs/>
                <w:color w:val="000000"/>
              </w:rPr>
              <w:t>Model typ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:rsidR="00E91B2B" w:rsidRPr="0018781C" w:rsidRDefault="00E91B2B" w:rsidP="0018781C">
            <w:pPr>
              <w:jc w:val="center"/>
              <w:rPr>
                <w:rFonts w:eastAsia="Times New Roman" w:cs="Times New Roman"/>
                <w:b/>
                <w:bCs/>
                <w:color w:val="000000"/>
                <w:vertAlign w:val="superscript"/>
              </w:rPr>
            </w:pPr>
            <w:r w:rsidRPr="006B70DD">
              <w:rPr>
                <w:rFonts w:eastAsia="Times New Roman" w:cs="Times New Roman"/>
                <w:b/>
                <w:bCs/>
                <w:color w:val="000000"/>
              </w:rPr>
              <w:t xml:space="preserve">Regional </w:t>
            </w:r>
            <w:proofErr w:type="spellStart"/>
            <w:r w:rsidRPr="006B70DD">
              <w:rPr>
                <w:rFonts w:eastAsia="Times New Roman" w:cs="Times New Roman"/>
                <w:b/>
                <w:bCs/>
                <w:color w:val="000000"/>
              </w:rPr>
              <w:t>forecast</w:t>
            </w:r>
            <w:r>
              <w:rPr>
                <w:rFonts w:eastAsia="Times New Roman" w:cs="Times New Roman"/>
                <w:b/>
                <w:bCs/>
                <w:color w:val="000000"/>
                <w:vertAlign w:val="superscript"/>
              </w:rPr>
              <w:t>a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6B70DD" w:rsidRDefault="00E91B2B" w:rsidP="00E91B2B">
            <w:pPr>
              <w:jc w:val="center"/>
              <w:rPr>
                <w:rFonts w:eastAsia="Times New Roman" w:cs="Times New Roman"/>
                <w:b/>
                <w:bCs/>
                <w:color w:val="000000"/>
              </w:rPr>
            </w:pPr>
            <w:r>
              <w:rPr>
                <w:rFonts w:eastAsia="Times New Roman" w:cs="Times New Roman"/>
                <w:b/>
                <w:bCs/>
                <w:color w:val="000000"/>
              </w:rPr>
              <w:t>Ensemble forecast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6B70DD" w:rsidRDefault="00E91B2B" w:rsidP="00487EF8">
            <w:pPr>
              <w:jc w:val="center"/>
              <w:rPr>
                <w:rFonts w:eastAsia="Times New Roman" w:cs="Times New Roman"/>
                <w:b/>
                <w:bCs/>
                <w:color w:val="000000"/>
              </w:rPr>
            </w:pPr>
            <w:r w:rsidRPr="006B70DD">
              <w:rPr>
                <w:rFonts w:eastAsia="Times New Roman" w:cs="Times New Roman"/>
                <w:b/>
                <w:bCs/>
                <w:color w:val="000000"/>
              </w:rPr>
              <w:t>Brief description</w:t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EB0066" w:rsidRDefault="00E91B2B" w:rsidP="00EB0066">
            <w:pPr>
              <w:jc w:val="center"/>
              <w:rPr>
                <w:rFonts w:eastAsia="Times New Roman" w:cs="Times New Roman"/>
                <w:color w:val="000000"/>
              </w:rPr>
            </w:pPr>
            <w:r w:rsidRPr="00EB0066">
              <w:rPr>
                <w:rFonts w:eastAsia="Times New Roman" w:cs="Times New Roman"/>
                <w:color w:val="000000"/>
              </w:rPr>
              <w:t xml:space="preserve">4Sight </w:t>
            </w: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6B70DD" w:rsidRDefault="00E91B2B" w:rsidP="00487EF8">
            <w:pPr>
              <w:jc w:val="center"/>
              <w:rPr>
                <w:rFonts w:eastAsia="Times New Roman" w:cs="Times New Roman"/>
                <w:color w:val="000000"/>
              </w:rPr>
            </w:pPr>
            <w:proofErr w:type="spellStart"/>
            <w:r>
              <w:rPr>
                <w:rFonts w:eastAsia="Times New Roman" w:cs="Times New Roman"/>
                <w:color w:val="000000"/>
              </w:rPr>
              <w:t>ILINet</w:t>
            </w:r>
            <w:proofErr w:type="spellEnd"/>
            <w:r>
              <w:rPr>
                <w:rFonts w:eastAsia="Times New Roman" w:cs="Times New Roman"/>
                <w:color w:val="000000"/>
              </w:rPr>
              <w:t xml:space="preserve">, weather attributes, Google Trends, </w:t>
            </w:r>
            <w:proofErr w:type="spellStart"/>
            <w:r>
              <w:rPr>
                <w:rFonts w:eastAsia="Times New Roman" w:cs="Times New Roman"/>
                <w:color w:val="000000"/>
              </w:rPr>
              <w:t>Healthmap</w:t>
            </w:r>
            <w:proofErr w:type="spellEnd"/>
            <w:r>
              <w:rPr>
                <w:rFonts w:eastAsia="Times New Roman" w:cs="Times New Roman"/>
                <w:color w:val="000000"/>
              </w:rPr>
              <w:t>, Wikipedia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18781C" w:rsidRDefault="00E91B2B" w:rsidP="0018781C">
            <w:pPr>
              <w:jc w:val="center"/>
              <w:rPr>
                <w:rFonts w:eastAsia="Times New Roman" w:cs="Times New Roman"/>
                <w:color w:val="000000"/>
                <w:vertAlign w:val="superscript"/>
              </w:rPr>
            </w:pPr>
            <w:proofErr w:type="spellStart"/>
            <w:r>
              <w:rPr>
                <w:rFonts w:eastAsia="Times New Roman" w:cs="Times New Roman"/>
                <w:color w:val="000000"/>
              </w:rPr>
              <w:t>Mechanistic</w:t>
            </w:r>
            <w:r>
              <w:rPr>
                <w:rFonts w:eastAsia="Times New Roman" w:cs="Times New Roman"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6B70DD" w:rsidRDefault="00E91B2B" w:rsidP="00487EF8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Default="00E91B2B" w:rsidP="00E91B2B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Yes</w:t>
            </w:r>
          </w:p>
        </w:tc>
        <w:tc>
          <w:tcPr>
            <w:tcW w:w="34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6B70DD" w:rsidRDefault="00E91B2B" w:rsidP="00954F0B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 xml:space="preserve">SIRS model with ensemble </w:t>
            </w:r>
            <w:proofErr w:type="spellStart"/>
            <w:r>
              <w:rPr>
                <w:rFonts w:eastAsia="Times New Roman" w:cs="Times New Roman"/>
                <w:color w:val="000000"/>
              </w:rPr>
              <w:t>Kalman</w:t>
            </w:r>
            <w:proofErr w:type="spellEnd"/>
            <w:r>
              <w:rPr>
                <w:rFonts w:eastAsia="Times New Roman" w:cs="Times New Roman"/>
                <w:color w:val="000000"/>
              </w:rPr>
              <w:t xml:space="preserve"> filter to assimilate observed data sources</w:t>
            </w:r>
            <w:r w:rsidR="0025491E">
              <w:rPr>
                <w:rFonts w:eastAsia="Times New Roman" w:cs="Times New Roman"/>
                <w:color w:val="000000"/>
              </w:rPr>
              <w:t>.</w:t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EB0066" w:rsidRDefault="00E91B2B" w:rsidP="00EB0066">
            <w:pPr>
              <w:jc w:val="center"/>
              <w:rPr>
                <w:rFonts w:eastAsia="Times New Roman" w:cs="Times New Roman"/>
                <w:color w:val="000000"/>
              </w:rPr>
            </w:pPr>
            <w:r w:rsidRPr="00EB0066">
              <w:rPr>
                <w:rFonts w:eastAsia="Times New Roman" w:cs="Times New Roman"/>
                <w:color w:val="000000"/>
              </w:rPr>
              <w:t xml:space="preserve">ARETE </w:t>
            </w: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6B70DD" w:rsidRDefault="00E91B2B" w:rsidP="00487EF8">
            <w:pPr>
              <w:jc w:val="center"/>
              <w:rPr>
                <w:rFonts w:eastAsia="Times New Roman" w:cs="Times New Roman"/>
                <w:color w:val="000000"/>
              </w:rPr>
            </w:pPr>
            <w:proofErr w:type="spellStart"/>
            <w:r>
              <w:rPr>
                <w:rFonts w:eastAsia="Times New Roman" w:cs="Times New Roman"/>
                <w:color w:val="000000"/>
              </w:rPr>
              <w:t>ILINet</w:t>
            </w:r>
            <w:proofErr w:type="spellEnd"/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18781C" w:rsidRDefault="00E91B2B" w:rsidP="00487EF8">
            <w:pPr>
              <w:jc w:val="center"/>
              <w:rPr>
                <w:rFonts w:eastAsia="Times New Roman" w:cs="Times New Roman"/>
                <w:color w:val="000000"/>
                <w:vertAlign w:val="superscript"/>
              </w:rPr>
            </w:pPr>
            <w:proofErr w:type="spellStart"/>
            <w:r>
              <w:rPr>
                <w:rFonts w:eastAsia="Times New Roman" w:cs="Times New Roman"/>
                <w:color w:val="000000"/>
              </w:rPr>
              <w:t>Statistical</w:t>
            </w:r>
            <w:r>
              <w:rPr>
                <w:rFonts w:eastAsia="Times New Roman" w:cs="Times New Roman"/>
                <w:color w:val="000000"/>
                <w:vertAlign w:val="superscript"/>
              </w:rPr>
              <w:t>c</w:t>
            </w:r>
            <w:proofErr w:type="spellEnd"/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6B70DD" w:rsidRDefault="00E91B2B" w:rsidP="00487EF8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866E0" w:rsidRDefault="00F866E0" w:rsidP="00F866E0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Yes</w:t>
            </w:r>
          </w:p>
        </w:tc>
        <w:tc>
          <w:tcPr>
            <w:tcW w:w="34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6B70DD" w:rsidRDefault="00E91B2B" w:rsidP="00487EF8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Historical predictions for part of season, followed by extra trees random forest predictive model</w:t>
            </w:r>
            <w:r w:rsidR="0025491E">
              <w:rPr>
                <w:rFonts w:eastAsia="Times New Roman" w:cs="Times New Roman"/>
                <w:color w:val="000000"/>
              </w:rPr>
              <w:t>.</w:t>
            </w:r>
          </w:p>
        </w:tc>
      </w:tr>
      <w:tr w:rsidR="00487EF8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Columbia 1 - Batman</w:t>
            </w: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BD7481">
              <w:rPr>
                <w:rFonts w:eastAsia="Times New Roman" w:cs="Times New Roman"/>
                <w:b/>
                <w:color w:val="000000"/>
              </w:rPr>
              <w:t>, Google Extended Health Trends,  specific humidity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34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87EF8" w:rsidRPr="00BD7481" w:rsidRDefault="00487EF8" w:rsidP="004C37DF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Weighted average of two statistical forecasting methods based on K-nearest-neighbor and Bayesian model averaging.</w:t>
            </w:r>
            <w:r w:rsidR="004C37DF">
              <w:rPr>
                <w:rFonts w:eastAsia="Times New Roman" w:cs="Times New Roman"/>
                <w:b/>
                <w:color w:val="000000"/>
              </w:rPr>
              <w:fldChar w:fldCharType="begin"/>
            </w:r>
            <w:r w:rsidR="004C37DF">
              <w:rPr>
                <w:rFonts w:eastAsia="Times New Roman" w:cs="Times New Roman"/>
                <w:b/>
                <w:color w:val="000000"/>
              </w:rPr>
              <w:instrText xml:space="preserve"> ADDIN EN.CITE &lt;EndNote&gt;&lt;Cite&gt;&lt;Author&gt;Kandula&lt;/Author&gt;&lt;Year&gt;2017&lt;/Year&gt;&lt;RecNum&gt;43&lt;/RecNum&gt;&lt;DisplayText&gt;[1]&lt;/DisplayText&gt;&lt;record&gt;&lt;rec-number&gt;43&lt;/rec-number&gt;&lt;foreign-keys&gt;&lt;key app="EN" db-id="arwp2eeabvrws6esrfo550xxf5etvw0ed2d2" timestamp="1521637958"&gt;43&lt;/key&gt;&lt;/foreign-keys&gt;&lt;ref-type name="Journal Article"&gt;17&lt;/ref-type&gt;&lt;contributors&gt;&lt;authors&gt;&lt;author&gt;Kandula, S.&lt;/author&gt;&lt;author&gt;Hsu, D.&lt;/author&gt;&lt;author&gt;Shaman, J.&lt;/author&gt;&lt;/authors&gt;&lt;/contributors&gt;&lt;auth-address&gt;Department of Environmental Health Sciences, Columbia University, New York, NY, United States.&amp;#xD;Department of Computer Science, Columbia University, New York, NY, United States.&lt;/auth-address&gt;&lt;titles&gt;&lt;title&gt;Subregional Nowcasts of Seasonal Influenza Using Search Trends&lt;/title&gt;&lt;secondary-title&gt;J Med Internet Res&lt;/secondary-title&gt;&lt;alt-title&gt;Journal of medical Internet research&lt;/alt-title&gt;&lt;/titles&gt;&lt;periodical&gt;&lt;full-title&gt;J Med Internet Res&lt;/full-title&gt;&lt;abbr-1&gt;Journal of medical Internet research&lt;/abbr-1&gt;&lt;/periodical&gt;&lt;alt-periodical&gt;&lt;full-title&gt;J Med Internet Res&lt;/full-title&gt;&lt;abbr-1&gt;Journal of medical Internet research&lt;/abbr-1&gt;&lt;/alt-periodical&gt;&lt;pages&gt;e370&lt;/pages&gt;&lt;volume&gt;19&lt;/volume&gt;&lt;number&gt;11&lt;/number&gt;&lt;edition&gt;2017/11/08&lt;/edition&gt;&lt;keywords&gt;&lt;keyword&gt;Forecasting/*methods&lt;/keyword&gt;&lt;keyword&gt;Humans&lt;/keyword&gt;&lt;keyword&gt;Influenza, Human/*epidemiology&lt;/keyword&gt;&lt;keyword&gt;Internet/*utilization&lt;/keyword&gt;&lt;keyword&gt;Population Surveillance/*methods&lt;/keyword&gt;&lt;keyword&gt;Search Engine/*trends&lt;/keyword&gt;&lt;keyword&gt;classification and regression trees&lt;/keyword&gt;&lt;keyword&gt;human influenza&lt;/keyword&gt;&lt;keyword&gt;infodemiology&lt;/keyword&gt;&lt;keyword&gt;infoveillance&lt;/keyword&gt;&lt;keyword&gt;nowcasts&lt;/keyword&gt;&lt;keyword&gt;surveillance&lt;/keyword&gt;&lt;/keywords&gt;&lt;dates&gt;&lt;year&gt;2017&lt;/year&gt;&lt;pub-dates&gt;&lt;date&gt;Nov 6&lt;/date&gt;&lt;/pub-dates&gt;&lt;/dates&gt;&lt;isbn&gt;1438-8871&lt;/isbn&gt;&lt;accession-num&gt;29109069&lt;/accession-num&gt;&lt;urls&gt;&lt;/urls&gt;&lt;custom2&gt;PMC5696582&lt;/custom2&gt;&lt;electronic-resource-num&gt;10.2196/jmir.7486&lt;/electronic-resource-num&gt;&lt;remote-database-provider&gt;NLM&lt;/remote-database-provider&gt;&lt;language&gt;eng&lt;/language&gt;&lt;/record&gt;&lt;/Cite&gt;&lt;/EndNote&gt;</w:instrText>
            </w:r>
            <w:r w:rsidR="004C37DF">
              <w:rPr>
                <w:rFonts w:eastAsia="Times New Roman" w:cs="Times New Roman"/>
                <w:b/>
                <w:color w:val="000000"/>
              </w:rPr>
              <w:fldChar w:fldCharType="separate"/>
            </w:r>
            <w:r w:rsidR="004C37DF">
              <w:rPr>
                <w:rFonts w:eastAsia="Times New Roman" w:cs="Times New Roman"/>
                <w:b/>
                <w:noProof/>
                <w:color w:val="000000"/>
              </w:rPr>
              <w:t>[1]</w:t>
            </w:r>
            <w:r w:rsidR="004C37DF">
              <w:rPr>
                <w:rFonts w:eastAsia="Times New Roman" w:cs="Times New Roman"/>
                <w:b/>
                <w:color w:val="000000"/>
              </w:rPr>
              <w:fldChar w:fldCharType="end"/>
            </w:r>
          </w:p>
        </w:tc>
      </w:tr>
      <w:tr w:rsidR="00487EF8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Columbia 2 – Magic 8</w:t>
            </w: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BD7481">
              <w:rPr>
                <w:rFonts w:eastAsia="Times New Roman" w:cs="Times New Roman"/>
                <w:b/>
                <w:color w:val="000000"/>
              </w:rPr>
              <w:t>, Google Extended Health Trends, specific humidity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Both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34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87EF8" w:rsidRPr="00BD7481" w:rsidRDefault="00894D92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 xml:space="preserve">Manual </w:t>
            </w: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superensemble</w:t>
            </w:r>
            <w:proofErr w:type="spellEnd"/>
            <w:r w:rsidR="00487EF8" w:rsidRPr="00BD7481">
              <w:rPr>
                <w:rFonts w:eastAsia="Times New Roman" w:cs="Times New Roman"/>
                <w:b/>
                <w:color w:val="000000"/>
              </w:rPr>
              <w:t xml:space="preserve"> of other CU methods depending on target</w:t>
            </w:r>
            <w:r w:rsidR="0025491E">
              <w:rPr>
                <w:rFonts w:eastAsia="Times New Roman" w:cs="Times New Roman"/>
                <w:b/>
                <w:color w:val="000000"/>
              </w:rPr>
              <w:t>.</w:t>
            </w:r>
          </w:p>
        </w:tc>
      </w:tr>
      <w:tr w:rsidR="00487EF8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Columbia 3 – Puffins</w:t>
            </w: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BD7481">
              <w:rPr>
                <w:rFonts w:eastAsia="Times New Roman" w:cs="Times New Roman"/>
                <w:b/>
                <w:color w:val="000000"/>
              </w:rPr>
              <w:t>, Google Extended Health Trends, specific humidity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Both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34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87EF8" w:rsidRPr="00BD7481" w:rsidRDefault="00487EF8" w:rsidP="004C37DF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Bayesian model average of 6 model-inference forecasting variants and 2 statistical forecasting methods.</w:t>
            </w:r>
            <w:r w:rsidR="0094697E" w:rsidRPr="00BD7481">
              <w:rPr>
                <w:rFonts w:eastAsia="Times New Roman" w:cs="Times New Roman"/>
                <w:b/>
                <w:color w:val="000000"/>
              </w:rPr>
              <w:fldChar w:fldCharType="begin"/>
            </w:r>
            <w:r w:rsidR="004C37DF">
              <w:rPr>
                <w:rFonts w:eastAsia="Times New Roman" w:cs="Times New Roman"/>
                <w:b/>
                <w:color w:val="000000"/>
              </w:rPr>
              <w:instrText xml:space="preserve"> ADDIN EN.CITE &lt;EndNote&gt;&lt;Cite&gt;&lt;Author&gt;Yamana&lt;/Author&gt;&lt;Year&gt;2017&lt;/Year&gt;&lt;RecNum&gt;12&lt;/RecNum&gt;&lt;DisplayText&gt;[2]&lt;/DisplayText&gt;&lt;record&gt;&lt;rec-number&gt;12&lt;/rec-number&gt;&lt;foreign-keys&gt;&lt;key app="EN" db-id="arwp2eeabvrws6esrfo550xxf5etvw0ed2d2" timestamp="1512671804"&gt;12&lt;/key&gt;&lt;/foreign-keys&gt;&lt;ref-type name="Journal Article"&gt;17&lt;/ref-type&gt;&lt;contributors&gt;&lt;authors&gt;&lt;author&gt;Yamana, T. K.&lt;/author&gt;&lt;author&gt;Kandula, S.&lt;/author&gt;&lt;author&gt;Shaman, J.&lt;/author&gt;&lt;/authors&gt;&lt;/contributors&gt;&lt;auth-address&gt;Department of Environmental Health Sciences, Mailman School of Public Health, Columbia University, New York, New York, United States of America.&lt;/auth-address&gt;&lt;titles&gt;&lt;title&gt;Individual versus superensemble forecasts of seasonal influenza outbreaks in the United States&lt;/title&gt;&lt;secondary-title&gt;PLoS Comput Biol&lt;/secondary-title&gt;&lt;alt-title&gt;PLoS computational biology&lt;/alt-title&gt;&lt;/titles&gt;&lt;periodical&gt;&lt;full-title&gt;PLoS Comput Biol&lt;/full-title&gt;&lt;abbr-1&gt;PLoS computational biology&lt;/abbr-1&gt;&lt;/periodical&gt;&lt;alt-periodical&gt;&lt;full-title&gt;PLoS Comput Biol&lt;/full-title&gt;&lt;abbr-1&gt;PLoS computational biology&lt;/abbr-1&gt;&lt;/alt-periodical&gt;&lt;pages&gt;e1005801&lt;/pages&gt;&lt;volume&gt;13&lt;/volume&gt;&lt;number&gt;11&lt;/number&gt;&lt;edition&gt;2017/11/07&lt;/edition&gt;&lt;dates&gt;&lt;year&gt;2017&lt;/year&gt;&lt;pub-dates&gt;&lt;date&gt;Nov&lt;/date&gt;&lt;/pub-dates&gt;&lt;/dates&gt;&lt;isbn&gt;1553-734x&lt;/isbn&gt;&lt;accession-num&gt;29107987&lt;/accession-num&gt;&lt;urls&gt;&lt;/urls&gt;&lt;custom2&gt;PMC5690687&lt;/custom2&gt;&lt;electronic-resource-num&gt;10.1371/journal.pcbi.1005801&lt;/electronic-resource-num&gt;&lt;remote-database-provider&gt;NLM&lt;/remote-database-provider&gt;&lt;language&gt;eng&lt;/language&gt;&lt;/record&gt;&lt;/Cite&gt;&lt;/EndNote&gt;</w:instrText>
            </w:r>
            <w:r w:rsidR="0094697E" w:rsidRPr="00BD7481">
              <w:rPr>
                <w:rFonts w:eastAsia="Times New Roman" w:cs="Times New Roman"/>
                <w:b/>
                <w:color w:val="000000"/>
              </w:rPr>
              <w:fldChar w:fldCharType="separate"/>
            </w:r>
            <w:r w:rsidR="004C37DF">
              <w:rPr>
                <w:rFonts w:eastAsia="Times New Roman" w:cs="Times New Roman"/>
                <w:b/>
                <w:noProof/>
                <w:color w:val="000000"/>
              </w:rPr>
              <w:t>[2]</w:t>
            </w:r>
            <w:r w:rsidR="0094697E" w:rsidRPr="00BD7481">
              <w:rPr>
                <w:rFonts w:eastAsia="Times New Roman" w:cs="Times New Roman"/>
                <w:b/>
                <w:color w:val="000000"/>
              </w:rPr>
              <w:fldChar w:fldCharType="end"/>
            </w:r>
          </w:p>
        </w:tc>
      </w:tr>
      <w:tr w:rsidR="00487EF8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 xml:space="preserve">Columbia 4 – </w:t>
            </w:r>
          </w:p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Vixen</w:t>
            </w: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BD7481">
              <w:rPr>
                <w:rFonts w:eastAsia="Times New Roman" w:cs="Times New Roman"/>
                <w:b/>
                <w:color w:val="000000"/>
              </w:rPr>
              <w:t>, Google Extended Health Trends, specific humidity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</w:p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Mechanistic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87EF8" w:rsidRPr="00BD7481" w:rsidRDefault="00487EF8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34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87EF8" w:rsidRPr="00BD7481" w:rsidRDefault="00487EF8" w:rsidP="004C37DF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Model-inference ensemble forecast using a SEIRS compartmental model coupled with state space estimation and dynamic error growth correction.</w:t>
            </w:r>
            <w:r w:rsidR="00935F63">
              <w:rPr>
                <w:rFonts w:eastAsia="Times New Roman" w:cs="Times New Roman"/>
                <w:b/>
                <w:color w:val="000000"/>
              </w:rPr>
              <w:fldChar w:fldCharType="begin"/>
            </w:r>
            <w:r w:rsidR="004C37DF">
              <w:rPr>
                <w:rFonts w:eastAsia="Times New Roman" w:cs="Times New Roman"/>
                <w:b/>
                <w:color w:val="000000"/>
              </w:rPr>
              <w:instrText xml:space="preserve"> ADDIN EN.CITE &lt;EndNote&gt;&lt;Cite&gt;&lt;Author&gt;Pei&lt;/Author&gt;&lt;Year&gt;2017&lt;/Year&gt;&lt;RecNum&gt;42&lt;/RecNum&gt;&lt;DisplayText&gt;[3]&lt;/DisplayText&gt;&lt;record&gt;&lt;rec-number&gt;42&lt;/rec-number&gt;&lt;foreign-keys&gt;&lt;key app="EN" db-id="arwp2eeabvrws6esrfo550xxf5etvw0ed2d2" timestamp="1521637904"&gt;42&lt;/key&gt;&lt;/foreign-keys&gt;&lt;ref-type name="Journal Article"&gt;17&lt;/ref-type&gt;&lt;contributors&gt;&lt;authors&gt;&lt;author&gt;Pei, S.&lt;/author&gt;&lt;author&gt;Shaman, J.&lt;/author&gt;&lt;/authors&gt;&lt;/contributors&gt;&lt;auth-address&gt;Department of Environmental Health Sciences, Mailman School of Public Health, Columbia University, New York, NY, 10032, USA. sp3449@cumc.columbia.edu.&amp;#xD;Department of Environmental Health Sciences, Mailman School of Public Health, Columbia University, New York, NY, 10032, USA. jls106@cumc.columbia.edu.&lt;/auth-address&gt;&lt;titles&gt;&lt;title&gt;Counteracting structural errors in ensemble forecast of influenza outbreaks&lt;/title&gt;&lt;secondary-title&gt;Nat Commun&lt;/secondary-title&gt;&lt;alt-title&gt;Nature communications&lt;/alt-title&gt;&lt;/titles&gt;&lt;alt-periodical&gt;&lt;full-title&gt;Nature Communications&lt;/full-title&gt;&lt;/alt-periodical&gt;&lt;pages&gt;925&lt;/pages&gt;&lt;volume&gt;8&lt;/volume&gt;&lt;number&gt;1&lt;/number&gt;&lt;edition&gt;2017/10/17&lt;/edition&gt;&lt;keywords&gt;&lt;keyword&gt;Disease Outbreaks&lt;/keyword&gt;&lt;keyword&gt;Humans&lt;/keyword&gt;&lt;keyword&gt;Incidence&lt;/keyword&gt;&lt;keyword&gt;Influenza, Human/*epidemiology&lt;/keyword&gt;&lt;keyword&gt;Models, Statistical&lt;/keyword&gt;&lt;keyword&gt;*Models, Theoretical&lt;/keyword&gt;&lt;keyword&gt;United States/epidemiology&lt;/keyword&gt;&lt;/keywords&gt;&lt;dates&gt;&lt;year&gt;2017&lt;/year&gt;&lt;pub-dates&gt;&lt;date&gt;Oct 13&lt;/date&gt;&lt;/pub-dates&gt;&lt;/dates&gt;&lt;isbn&gt;2041-1723&lt;/isbn&gt;&lt;accession-num&gt;29030543&lt;/accession-num&gt;&lt;urls&gt;&lt;/urls&gt;&lt;custom2&gt;PMC5640637&lt;/custom2&gt;&lt;electronic-resource-num&gt;10.1038/s41467-017-01033-1&lt;/electronic-resource-num&gt;&lt;remote-database-provider&gt;NLM&lt;/remote-database-provider&gt;&lt;language&gt;eng&lt;/language&gt;&lt;/record&gt;&lt;/Cite&gt;&lt;/EndNote&gt;</w:instrText>
            </w:r>
            <w:r w:rsidR="00935F63">
              <w:rPr>
                <w:rFonts w:eastAsia="Times New Roman" w:cs="Times New Roman"/>
                <w:b/>
                <w:color w:val="000000"/>
              </w:rPr>
              <w:fldChar w:fldCharType="separate"/>
            </w:r>
            <w:r w:rsidR="004C37DF">
              <w:rPr>
                <w:rFonts w:eastAsia="Times New Roman" w:cs="Times New Roman"/>
                <w:b/>
                <w:noProof/>
                <w:color w:val="000000"/>
              </w:rPr>
              <w:t>[3]</w:t>
            </w:r>
            <w:r w:rsidR="00935F63">
              <w:rPr>
                <w:rFonts w:eastAsia="Times New Roman" w:cs="Times New Roman"/>
                <w:b/>
                <w:color w:val="000000"/>
              </w:rPr>
              <w:fldChar w:fldCharType="end"/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F18E3" w:rsidRDefault="00E91B2B" w:rsidP="00EB006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 xml:space="preserve">Delphi – </w:t>
            </w:r>
            <w:proofErr w:type="spellStart"/>
            <w:r w:rsidRPr="00BF18E3">
              <w:rPr>
                <w:rFonts w:eastAsia="Times New Roman" w:cs="Times New Roman"/>
                <w:b/>
                <w:color w:val="000000"/>
              </w:rPr>
              <w:t>Epicast</w:t>
            </w:r>
            <w:proofErr w:type="spellEnd"/>
            <w:r w:rsidRPr="00BF18E3">
              <w:rPr>
                <w:rFonts w:eastAsia="Times New Roman" w:cs="Times New Roman"/>
                <w:b/>
                <w:color w:val="000000"/>
              </w:rPr>
              <w:t xml:space="preserve"> </w:t>
            </w:r>
          </w:p>
        </w:tc>
        <w:tc>
          <w:tcPr>
            <w:tcW w:w="189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F18E3" w:rsidRDefault="00E91B2B" w:rsidP="001B2C9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F18E3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BF18E3">
              <w:rPr>
                <w:rFonts w:eastAsia="Times New Roman" w:cs="Times New Roman"/>
                <w:b/>
                <w:color w:val="000000"/>
              </w:rPr>
              <w:t>, crowd-sourced forecasts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F18E3" w:rsidRDefault="00E91B2B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F18E3" w:rsidRDefault="00E91B2B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F18E3" w:rsidRDefault="00CF6A80" w:rsidP="00E91B2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34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F18E3" w:rsidRDefault="00E91B2B" w:rsidP="004C37DF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>Aggregate forecast from many individual crowd-sourced forecasts</w:t>
            </w:r>
            <w:r w:rsidR="0025491E">
              <w:rPr>
                <w:rFonts w:eastAsia="Times New Roman" w:cs="Times New Roman"/>
                <w:b/>
                <w:color w:val="000000"/>
              </w:rPr>
              <w:t>.</w:t>
            </w:r>
            <w:r w:rsidR="004C37DF" w:rsidRPr="00BF18E3">
              <w:rPr>
                <w:rFonts w:eastAsia="Times New Roman" w:cs="Times New Roman"/>
                <w:b/>
                <w:color w:val="000000"/>
              </w:rPr>
              <w:fldChar w:fldCharType="begin"/>
            </w:r>
            <w:r w:rsidR="004C37DF" w:rsidRPr="00BF18E3">
              <w:rPr>
                <w:rFonts w:eastAsia="Times New Roman" w:cs="Times New Roman"/>
                <w:b/>
                <w:color w:val="000000"/>
              </w:rPr>
              <w:instrText xml:space="preserve"> ADDIN EN.CITE &lt;EndNote&gt;&lt;Cite&gt;&lt;Author&gt;Farrow&lt;/Author&gt;&lt;Year&gt;2017&lt;/Year&gt;&lt;RecNum&gt;22&lt;/RecNum&gt;&lt;DisplayText&gt;[4]&lt;/DisplayText&gt;&lt;record&gt;&lt;rec-number&gt;22&lt;/rec-number&gt;&lt;foreign-keys&gt;&lt;key app="EN" db-id="arwp2eeabvrws6esrfo550xxf5etvw0ed2d2" timestamp="1513013113"&gt;22&lt;/key&gt;&lt;/foreign-keys&gt;&lt;ref-type name="Journal Article"&gt;17&lt;/ref-type&gt;&lt;contributors&gt;&lt;authors&gt;&lt;author&gt;Farrow, David C.&lt;/author&gt;&lt;author&gt;Brooks, Logan C.&lt;/author&gt;&lt;author&gt;Hyun, Sangwon&lt;/author&gt;&lt;author&gt;Tibshirani, Ryan J.&lt;/author&gt;&lt;author&gt;Burke, Donald S.&lt;/author&gt;&lt;author&gt;Rosenfeld, Roni&lt;/author&gt;&lt;/authors&gt;&lt;/contributors&gt;&lt;titles&gt;&lt;title&gt;A human judgment approach to epidemiological forecasting&lt;/title&gt;&lt;secondary-title&gt;PLOS Computational Biology&lt;/secondary-title&gt;&lt;/titles&gt;&lt;periodical&gt;&lt;full-title&gt;PLoS Comput Biol&lt;/full-title&gt;&lt;abbr-1&gt;PLoS computational biology&lt;/abbr-1&gt;&lt;/periodical&gt;&lt;pages&gt;e1005248&lt;/pages&gt;&lt;volume&gt;13&lt;/volume&gt;&lt;number&gt;3&lt;/number&gt;&lt;dates&gt;&lt;year&gt;2017&lt;/year&gt;&lt;/dates&gt;&lt;publisher&gt;Public Library of Science&lt;/publisher&gt;&lt;urls&gt;&lt;related-urls&gt;&lt;url&gt;https://doi.org/10.1371/journal.pcbi.1005248&lt;/url&gt;&lt;/related-urls&gt;&lt;/urls&gt;&lt;electronic-resource-num&gt;10.1371/journal.pcbi.1005248&lt;/electronic-resource-num&gt;&lt;/record&gt;&lt;/Cite&gt;&lt;/EndNote&gt;</w:instrText>
            </w:r>
            <w:r w:rsidR="004C37DF" w:rsidRPr="00BF18E3">
              <w:rPr>
                <w:rFonts w:eastAsia="Times New Roman" w:cs="Times New Roman"/>
                <w:b/>
                <w:color w:val="000000"/>
              </w:rPr>
              <w:fldChar w:fldCharType="separate"/>
            </w:r>
            <w:r w:rsidR="004C37DF" w:rsidRPr="00BF18E3">
              <w:rPr>
                <w:rFonts w:eastAsia="Times New Roman" w:cs="Times New Roman"/>
                <w:b/>
                <w:noProof/>
                <w:color w:val="000000"/>
              </w:rPr>
              <w:t>[4]</w:t>
            </w:r>
            <w:r w:rsidR="004C37DF" w:rsidRPr="00BF18E3">
              <w:rPr>
                <w:rFonts w:eastAsia="Times New Roman" w:cs="Times New Roman"/>
                <w:b/>
                <w:color w:val="000000"/>
              </w:rPr>
              <w:fldChar w:fldCharType="end"/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EB006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 xml:space="preserve">Delphi – Stat 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465FF7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="00CF6A80" w:rsidRPr="00BD7481">
              <w:rPr>
                <w:rFonts w:eastAsia="Times New Roman" w:cs="Times New Roman"/>
                <w:b/>
                <w:color w:val="000000"/>
              </w:rPr>
              <w:t xml:space="preserve">, </w:t>
            </w:r>
            <w:r w:rsidR="00465FF7" w:rsidRPr="00BD7481">
              <w:rPr>
                <w:rFonts w:eastAsia="Times New Roman" w:cs="Times New Roman"/>
                <w:b/>
                <w:color w:val="000000"/>
              </w:rPr>
              <w:t xml:space="preserve">Google query volumes, </w:t>
            </w:r>
            <w:proofErr w:type="spellStart"/>
            <w:r w:rsidR="00465FF7" w:rsidRPr="00BD7481">
              <w:rPr>
                <w:rFonts w:eastAsia="Times New Roman" w:cs="Times New Roman"/>
                <w:b/>
                <w:color w:val="000000"/>
              </w:rPr>
              <w:t>HealthTweets</w:t>
            </w:r>
            <w:proofErr w:type="spellEnd"/>
            <w:r w:rsidR="00465FF7" w:rsidRPr="00BD7481">
              <w:rPr>
                <w:rFonts w:eastAsia="Times New Roman" w:cs="Times New Roman"/>
                <w:b/>
                <w:color w:val="000000"/>
              </w:rPr>
              <w:t xml:space="preserve">, Wikipedia </w:t>
            </w:r>
            <w:proofErr w:type="spellStart"/>
            <w:r w:rsidR="00465FF7" w:rsidRPr="00BD7481">
              <w:rPr>
                <w:rFonts w:eastAsia="Times New Roman" w:cs="Times New Roman"/>
                <w:b/>
                <w:color w:val="000000"/>
              </w:rPr>
              <w:t>pageviews</w:t>
            </w:r>
            <w:proofErr w:type="spellEnd"/>
            <w:r w:rsidR="00465FF7" w:rsidRPr="00BD7481">
              <w:rPr>
                <w:rFonts w:eastAsia="Times New Roman" w:cs="Times New Roman"/>
                <w:b/>
                <w:color w:val="000000"/>
              </w:rPr>
              <w:t xml:space="preserve">, CDC </w:t>
            </w:r>
            <w:proofErr w:type="spellStart"/>
            <w:r w:rsidR="00465FF7" w:rsidRPr="00BD7481">
              <w:rPr>
                <w:rFonts w:eastAsia="Times New Roman" w:cs="Times New Roman"/>
                <w:b/>
                <w:color w:val="000000"/>
              </w:rPr>
              <w:t>pageviews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E91B2B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CF6A80" w:rsidP="00E91B2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E91B2B" w:rsidP="0025491E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 xml:space="preserve">Weighted ensemble of </w:t>
            </w:r>
            <w:r w:rsidR="00C62972" w:rsidRPr="00BD7481">
              <w:rPr>
                <w:rFonts w:eastAsia="Times New Roman" w:cs="Times New Roman"/>
                <w:b/>
                <w:color w:val="000000"/>
              </w:rPr>
              <w:t>several</w:t>
            </w:r>
            <w:r w:rsidRPr="00BD7481">
              <w:rPr>
                <w:rFonts w:eastAsia="Times New Roman" w:cs="Times New Roman"/>
                <w:b/>
                <w:color w:val="000000"/>
              </w:rPr>
              <w:t xml:space="preserve"> statistical models including empirical Bayes, smooth</w:t>
            </w:r>
            <w:r w:rsidR="00465FF7" w:rsidRPr="00BD7481">
              <w:rPr>
                <w:rFonts w:eastAsia="Times New Roman" w:cs="Times New Roman"/>
                <w:b/>
                <w:color w:val="000000"/>
              </w:rPr>
              <w:t>ing</w:t>
            </w:r>
            <w:r w:rsidRPr="00BD7481">
              <w:rPr>
                <w:rFonts w:eastAsia="Times New Roman" w:cs="Times New Roman"/>
                <w:b/>
                <w:color w:val="000000"/>
              </w:rPr>
              <w:t xml:space="preserve"> splines, empirical distribution.</w:t>
            </w:r>
            <w:r w:rsidR="0025491E">
              <w:rPr>
                <w:rFonts w:eastAsia="Times New Roman" w:cs="Times New Roman"/>
                <w:b/>
                <w:color w:val="000000"/>
              </w:rPr>
              <w:fldChar w:fldCharType="begin">
                <w:fldData xml:space="preserve">PEVuZE5vdGU+PENpdGU+PEF1dGhvcj5Ccm9va3M8L0F1dGhvcj48WWVhcj4yMDE1PC9ZZWFyPjxS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QzODI8L3BhZ2VzPjx2b2x1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</w:fldData>
              </w:fldChar>
            </w:r>
            <w:r w:rsidR="0025491E">
              <w:rPr>
                <w:rFonts w:eastAsia="Times New Roman" w:cs="Times New Roman"/>
                <w:b/>
                <w:color w:val="000000"/>
              </w:rPr>
              <w:instrText xml:space="preserve"> ADDIN EN.CITE </w:instrText>
            </w:r>
            <w:r w:rsidR="0025491E">
              <w:rPr>
                <w:rFonts w:eastAsia="Times New Roman" w:cs="Times New Roman"/>
                <w:b/>
                <w:color w:val="000000"/>
              </w:rPr>
              <w:fldChar w:fldCharType="begin">
                <w:fldData xml:space="preserve">PEVuZE5vdGU+PENpdGU+PEF1dGhvcj5Ccm9va3M8L0F1dGhvcj48WWVhcj4yMDE1PC9ZZWFyPjxS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QzODI8L3BhZ2VzPjx2b2x1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</w:fldData>
              </w:fldChar>
            </w:r>
            <w:r w:rsidR="0025491E">
              <w:rPr>
                <w:rFonts w:eastAsia="Times New Roman" w:cs="Times New Roman"/>
                <w:b/>
                <w:color w:val="000000"/>
              </w:rPr>
              <w:instrText xml:space="preserve"> ADDIN EN.CITE.DATA </w:instrText>
            </w:r>
            <w:r w:rsidR="0025491E">
              <w:rPr>
                <w:rFonts w:eastAsia="Times New Roman" w:cs="Times New Roman"/>
                <w:b/>
                <w:color w:val="000000"/>
              </w:rPr>
            </w:r>
            <w:r w:rsidR="0025491E">
              <w:rPr>
                <w:rFonts w:eastAsia="Times New Roman" w:cs="Times New Roman"/>
                <w:b/>
                <w:color w:val="000000"/>
              </w:rPr>
              <w:fldChar w:fldCharType="end"/>
            </w:r>
            <w:r w:rsidR="0025491E">
              <w:rPr>
                <w:rFonts w:eastAsia="Times New Roman" w:cs="Times New Roman"/>
                <w:b/>
                <w:color w:val="000000"/>
              </w:rPr>
            </w:r>
            <w:r w:rsidR="0025491E">
              <w:rPr>
                <w:rFonts w:eastAsia="Times New Roman" w:cs="Times New Roman"/>
                <w:b/>
                <w:color w:val="000000"/>
              </w:rPr>
              <w:fldChar w:fldCharType="separate"/>
            </w:r>
            <w:r w:rsidR="0025491E">
              <w:rPr>
                <w:rFonts w:eastAsia="Times New Roman" w:cs="Times New Roman"/>
                <w:b/>
                <w:noProof/>
                <w:color w:val="000000"/>
              </w:rPr>
              <w:t>[5]</w:t>
            </w:r>
            <w:r w:rsidR="0025491E">
              <w:rPr>
                <w:rFonts w:eastAsia="Times New Roman" w:cs="Times New Roman"/>
                <w:b/>
                <w:color w:val="000000"/>
              </w:rPr>
              <w:fldChar w:fldCharType="end"/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4C37DF" w:rsidRDefault="00E91B2B" w:rsidP="00664DAF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4C37DF">
              <w:rPr>
                <w:rFonts w:eastAsia="Times New Roman" w:cs="Times New Roman"/>
                <w:b/>
                <w:color w:val="000000"/>
              </w:rPr>
              <w:t>FORSEA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4C37DF" w:rsidRDefault="009F25FF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4C37DF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4C37DF">
              <w:rPr>
                <w:rFonts w:eastAsia="Times New Roman" w:cs="Times New Roman"/>
                <w:b/>
                <w:color w:val="000000"/>
              </w:rPr>
              <w:t>, school schedule, weather attributes, Google search results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4C37DF" w:rsidRDefault="009F25FF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4C37DF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4C37DF" w:rsidRDefault="009F25FF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4C37DF">
              <w:rPr>
                <w:rFonts w:eastAsia="Times New Roman" w:cs="Times New Roman"/>
                <w:b/>
                <w:color w:val="000000"/>
              </w:rPr>
              <w:t>No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4C37DF" w:rsidRDefault="00CF6A80" w:rsidP="00E91B2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4C37DF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4C37DF" w:rsidRDefault="009F25FF" w:rsidP="00487EF8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4C37DF">
              <w:rPr>
                <w:rFonts w:eastAsia="Times New Roman" w:cs="Times New Roman"/>
                <w:b/>
                <w:color w:val="000000"/>
              </w:rPr>
              <w:t>Combination of LASSO and random forests to generate point forecasts – probabilities generated from standard error of residuals</w:t>
            </w:r>
            <w:r w:rsidR="0025491E">
              <w:rPr>
                <w:rFonts w:eastAsia="Times New Roman" w:cs="Times New Roman"/>
                <w:b/>
                <w:color w:val="000000"/>
              </w:rPr>
              <w:t>.</w:t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664DAF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lastRenderedPageBreak/>
              <w:t>GHRI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21536B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Influenza transmission data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21536B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Mechanistic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21536B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21536B" w:rsidP="00E91B2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21536B" w:rsidP="00487EF8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 xml:space="preserve">SIRS model to estimate lab-confirmed flu cases in each HHS Region, which are then converted to </w:t>
            </w: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BD7481">
              <w:rPr>
                <w:rFonts w:eastAsia="Times New Roman" w:cs="Times New Roman"/>
                <w:b/>
                <w:color w:val="000000"/>
              </w:rPr>
              <w:t xml:space="preserve"> %</w:t>
            </w:r>
            <w:r w:rsidR="0025491E">
              <w:rPr>
                <w:rFonts w:eastAsia="Times New Roman" w:cs="Times New Roman"/>
                <w:b/>
                <w:color w:val="000000"/>
              </w:rPr>
              <w:t>.</w:t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664DAF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Harvard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21536B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 xml:space="preserve">Google search results, EMR data 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21536B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5B509C" w:rsidRDefault="005B509C" w:rsidP="00487EF8">
            <w:pPr>
              <w:jc w:val="center"/>
              <w:rPr>
                <w:rFonts w:eastAsia="Times New Roman" w:cs="Times New Roman"/>
                <w:b/>
                <w:color w:val="000000"/>
                <w:vertAlign w:val="superscript"/>
              </w:rPr>
            </w:pPr>
            <w:proofErr w:type="spellStart"/>
            <w:r>
              <w:rPr>
                <w:rFonts w:eastAsia="Times New Roman" w:cs="Times New Roman"/>
                <w:b/>
                <w:color w:val="000000"/>
              </w:rPr>
              <w:t>Yes</w:t>
            </w:r>
            <w:r>
              <w:rPr>
                <w:rFonts w:eastAsia="Times New Roman" w:cs="Times New Roman"/>
                <w:b/>
                <w:color w:val="000000"/>
                <w:vertAlign w:val="superscript"/>
              </w:rPr>
              <w:t>d</w:t>
            </w:r>
            <w:proofErr w:type="spellEnd"/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21536B" w:rsidP="00E91B2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21536B" w:rsidP="0025491E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Multivariable regression model dynamically selecting variables for inclusion in forecasting model</w:t>
            </w:r>
            <w:r w:rsidR="0025491E">
              <w:rPr>
                <w:rFonts w:eastAsia="Times New Roman" w:cs="Times New Roman"/>
                <w:b/>
                <w:color w:val="000000"/>
              </w:rPr>
              <w:t>.</w:t>
            </w:r>
            <w:r w:rsidR="0025491E">
              <w:rPr>
                <w:rFonts w:eastAsia="Times New Roman" w:cs="Times New Roman"/>
                <w:b/>
                <w:color w:val="000000"/>
              </w:rPr>
              <w:fldChar w:fldCharType="begin">
                <w:fldData xml:space="preserve">PEVuZE5vdGU+PENpdGU+PEF1dGhvcj5TYW50aWxsYW5hPC9BdXRob3I+PFllYXI+MjAxNTwvWWVh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YWJici0xPlByb2NlZWRpbmdzIG9mIHRoZSBO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</w:fldData>
              </w:fldChar>
            </w:r>
            <w:r w:rsidR="0025491E">
              <w:rPr>
                <w:rFonts w:eastAsia="Times New Roman" w:cs="Times New Roman"/>
                <w:b/>
                <w:color w:val="000000"/>
              </w:rPr>
              <w:instrText xml:space="preserve"> ADDIN EN.CITE </w:instrText>
            </w:r>
            <w:r w:rsidR="0025491E">
              <w:rPr>
                <w:rFonts w:eastAsia="Times New Roman" w:cs="Times New Roman"/>
                <w:b/>
                <w:color w:val="000000"/>
              </w:rPr>
              <w:fldChar w:fldCharType="begin">
                <w:fldData xml:space="preserve">PEVuZE5vdGU+PENpdGU+PEF1dGhvcj5TYW50aWxsYW5hPC9BdXRob3I+PFllYXI+MjAxNTwvWWVh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</w:fldData>
              </w:fldChar>
            </w:r>
            <w:r w:rsidR="0025491E">
              <w:rPr>
                <w:rFonts w:eastAsia="Times New Roman" w:cs="Times New Roman"/>
                <w:b/>
                <w:color w:val="000000"/>
              </w:rPr>
              <w:instrText xml:space="preserve"> ADDIN EN.CITE.DATA </w:instrText>
            </w:r>
            <w:r w:rsidR="0025491E">
              <w:rPr>
                <w:rFonts w:eastAsia="Times New Roman" w:cs="Times New Roman"/>
                <w:b/>
                <w:color w:val="000000"/>
              </w:rPr>
            </w:r>
            <w:r w:rsidR="0025491E">
              <w:rPr>
                <w:rFonts w:eastAsia="Times New Roman" w:cs="Times New Roman"/>
                <w:b/>
                <w:color w:val="000000"/>
              </w:rPr>
              <w:fldChar w:fldCharType="end"/>
            </w:r>
            <w:r w:rsidR="0025491E">
              <w:rPr>
                <w:rFonts w:eastAsia="Times New Roman" w:cs="Times New Roman"/>
                <w:b/>
                <w:color w:val="000000"/>
              </w:rPr>
            </w:r>
            <w:r w:rsidR="0025491E">
              <w:rPr>
                <w:rFonts w:eastAsia="Times New Roman" w:cs="Times New Roman"/>
                <w:b/>
                <w:color w:val="000000"/>
              </w:rPr>
              <w:fldChar w:fldCharType="separate"/>
            </w:r>
            <w:r w:rsidR="0025491E">
              <w:rPr>
                <w:rFonts w:eastAsia="Times New Roman" w:cs="Times New Roman"/>
                <w:b/>
                <w:noProof/>
                <w:color w:val="000000"/>
              </w:rPr>
              <w:t>[6-9]</w:t>
            </w:r>
            <w:r w:rsidR="0025491E">
              <w:rPr>
                <w:rFonts w:eastAsia="Times New Roman" w:cs="Times New Roman"/>
                <w:b/>
                <w:color w:val="000000"/>
              </w:rPr>
              <w:fldChar w:fldCharType="end"/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F18E3" w:rsidRDefault="00E91B2B" w:rsidP="00EB006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F18E3">
              <w:rPr>
                <w:rFonts w:eastAsia="Times New Roman" w:cs="Times New Roman"/>
                <w:b/>
                <w:color w:val="000000"/>
              </w:rPr>
              <w:t>HumNat</w:t>
            </w:r>
            <w:proofErr w:type="spellEnd"/>
            <w:r w:rsidRPr="00BF18E3">
              <w:rPr>
                <w:rFonts w:eastAsia="Times New Roman" w:cs="Times New Roman"/>
                <w:b/>
                <w:color w:val="000000"/>
              </w:rPr>
              <w:t xml:space="preserve"> 1 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F18E3" w:rsidRDefault="00E91B2B" w:rsidP="0021536B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F18E3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BF18E3">
              <w:rPr>
                <w:rFonts w:eastAsia="Times New Roman" w:cs="Times New Roman"/>
                <w:b/>
                <w:color w:val="000000"/>
              </w:rPr>
              <w:t xml:space="preserve">, </w:t>
            </w:r>
            <w:r w:rsidR="0021536B" w:rsidRPr="00BF18E3">
              <w:rPr>
                <w:rFonts w:eastAsia="Times New Roman" w:cs="Times New Roman"/>
                <w:b/>
                <w:color w:val="000000"/>
              </w:rPr>
              <w:t>air temp, specific humidity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F18E3" w:rsidRDefault="00E91B2B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F18E3" w:rsidRDefault="00E91B2B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F18E3" w:rsidRDefault="0021536B" w:rsidP="00E91B2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F18E3" w:rsidRDefault="00BF18E3" w:rsidP="0021536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 xml:space="preserve">Use mutual information </w:t>
            </w:r>
            <w:r w:rsidR="00FD7E15" w:rsidRPr="00BF18E3">
              <w:rPr>
                <w:rFonts w:eastAsia="Times New Roman" w:cs="Times New Roman"/>
                <w:b/>
                <w:color w:val="000000"/>
              </w:rPr>
              <w:t>to explore dependencies between factors including ILI, temperature, specific humid</w:t>
            </w:r>
            <w:r w:rsidRPr="00BF18E3">
              <w:rPr>
                <w:rFonts w:eastAsia="Times New Roman" w:cs="Times New Roman"/>
                <w:b/>
                <w:color w:val="000000"/>
              </w:rPr>
              <w:t xml:space="preserve">ity, then use Random Forest </w:t>
            </w:r>
            <w:r w:rsidR="00FD7E15" w:rsidRPr="00BF18E3">
              <w:rPr>
                <w:rFonts w:eastAsia="Times New Roman" w:cs="Times New Roman"/>
                <w:b/>
                <w:color w:val="000000"/>
              </w:rPr>
              <w:t>for variable selection, leading to a log-normal generalized linear model</w:t>
            </w:r>
            <w:r w:rsidR="0025491E">
              <w:rPr>
                <w:rFonts w:eastAsia="Times New Roman" w:cs="Times New Roman"/>
                <w:b/>
                <w:color w:val="000000"/>
              </w:rPr>
              <w:t>.</w:t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F18E3" w:rsidRDefault="00E91B2B" w:rsidP="00664DAF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F18E3">
              <w:rPr>
                <w:rFonts w:eastAsia="Times New Roman" w:cs="Times New Roman"/>
                <w:b/>
                <w:color w:val="000000"/>
              </w:rPr>
              <w:t>HumNat</w:t>
            </w:r>
            <w:proofErr w:type="spellEnd"/>
            <w:r w:rsidRPr="00BF18E3">
              <w:rPr>
                <w:rFonts w:eastAsia="Times New Roman" w:cs="Times New Roman"/>
                <w:b/>
                <w:color w:val="000000"/>
              </w:rPr>
              <w:t xml:space="preserve"> 2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F18E3" w:rsidRDefault="00211179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F18E3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F18E3" w:rsidRDefault="00211179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F18E3" w:rsidRDefault="00211179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F18E3" w:rsidRDefault="00211179" w:rsidP="00E91B2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F18E3" w:rsidRDefault="00211179" w:rsidP="006D3271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F18E3">
              <w:rPr>
                <w:rFonts w:eastAsia="Times New Roman" w:cs="Times New Roman"/>
                <w:b/>
                <w:color w:val="000000"/>
              </w:rPr>
              <w:t>Seasonal ARIMA model with fixed autoregressive terms and variable moving average terms across regions</w:t>
            </w:r>
            <w:r w:rsidR="0025491E">
              <w:rPr>
                <w:rFonts w:eastAsia="Times New Roman" w:cs="Times New Roman"/>
                <w:b/>
                <w:color w:val="000000"/>
              </w:rPr>
              <w:t>.</w:t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8F3DE2" w:rsidRDefault="00E91B2B" w:rsidP="00664DAF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8F3DE2">
              <w:rPr>
                <w:rFonts w:eastAsia="Times New Roman" w:cs="Times New Roman"/>
                <w:b/>
                <w:color w:val="000000"/>
              </w:rPr>
              <w:t>ICS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8F3DE2" w:rsidRDefault="00DB59E1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8F3DE2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8F3DE2">
              <w:rPr>
                <w:rFonts w:eastAsia="Times New Roman" w:cs="Times New Roman"/>
                <w:b/>
                <w:color w:val="000000"/>
              </w:rPr>
              <w:t>, Twitter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8F3DE2" w:rsidRDefault="00DB59E1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8F3DE2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8F3DE2" w:rsidRDefault="00DB59E1" w:rsidP="00487EF8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8F3DE2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8F3DE2" w:rsidRDefault="00DB59E1" w:rsidP="00E91B2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8F3DE2">
              <w:rPr>
                <w:rFonts w:eastAsia="Times New Roman" w:cs="Times New Roman"/>
                <w:b/>
                <w:color w:val="000000"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8F3DE2" w:rsidRDefault="008F3DE2" w:rsidP="00DB59E1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8F3DE2">
              <w:rPr>
                <w:rFonts w:eastAsia="Times New Roman" w:cs="Times New Roman"/>
                <w:b/>
                <w:color w:val="000000"/>
              </w:rPr>
              <w:t xml:space="preserve">GLM based on spline functions covering seasonal, mid and short-term history of </w:t>
            </w:r>
            <w:proofErr w:type="spellStart"/>
            <w:r w:rsidRPr="008F3DE2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8F3DE2">
              <w:rPr>
                <w:rFonts w:eastAsia="Times New Roman" w:cs="Times New Roman"/>
                <w:b/>
                <w:color w:val="000000"/>
              </w:rPr>
              <w:t xml:space="preserve"> and Twitter data</w:t>
            </w:r>
            <w:r w:rsidR="0025491E">
              <w:rPr>
                <w:rFonts w:eastAsia="Times New Roman" w:cs="Times New Roman"/>
                <w:b/>
                <w:color w:val="000000"/>
              </w:rPr>
              <w:t>.</w:t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EB006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 xml:space="preserve">ISU 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3F7B95" w:rsidP="003F7B95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Mechanistic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E91B2B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866E0" w:rsidRPr="00BD7481" w:rsidRDefault="00F866E0" w:rsidP="00F866E0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E91B2B" w:rsidP="00C702C6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Bayesian SIR model using information from previous seasons to set priors for the current season</w:t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EB006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 xml:space="preserve">JL 1 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261D39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Mechanistic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E91B2B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C634CA" w:rsidP="00E91B2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E91B2B" w:rsidP="0025491E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Fit optimal parabola to current season ILI incidence data, incorporating noise estimated from past seasons.</w:t>
            </w:r>
            <w:r w:rsidR="00FD7E15">
              <w:rPr>
                <w:rFonts w:eastAsia="Times New Roman" w:cs="Times New Roman"/>
                <w:b/>
                <w:color w:val="000000"/>
              </w:rPr>
              <w:fldChar w:fldCharType="begin"/>
            </w:r>
            <w:r w:rsidR="0025491E">
              <w:rPr>
                <w:rFonts w:eastAsia="Times New Roman" w:cs="Times New Roman"/>
                <w:b/>
                <w:color w:val="000000"/>
              </w:rPr>
              <w:instrText xml:space="preserve"> ADDIN EN.CITE &lt;EndNote&gt;&lt;Cite&gt;&lt;Author&gt;Lega&lt;/Author&gt;&lt;Year&gt;2016&lt;/Year&gt;&lt;RecNum&gt;37&lt;/RecNum&gt;&lt;DisplayText&gt;[10]&lt;/DisplayText&gt;&lt;record&gt;&lt;rec-number&gt;37&lt;/rec-number&gt;&lt;foreign-keys&gt;&lt;key app="EN" db-id="arwp2eeabvrws6esrfo550xxf5etvw0ed2d2" timestamp="1516263511"&gt;37&lt;/key&gt;&lt;/foreign-keys&gt;&lt;ref-type name="Journal Article"&gt;17&lt;/ref-type&gt;&lt;contributors&gt;&lt;authors&gt;&lt;author&gt;Lega, Joceline&lt;/author&gt;&lt;author&gt;Brown, Heidi E.&lt;/author&gt;&lt;/authors&gt;&lt;/contributors&gt;&lt;titles&gt;&lt;title&gt;Data-driven outbreak forecasting with a simple nonlinear growth model&lt;/title&gt;&lt;secondary-title&gt;Epidemics&lt;/secondary-title&gt;&lt;/titles&gt;&lt;periodical&gt;&lt;full-title&gt;Epidemics&lt;/full-title&gt;&lt;/periodical&gt;&lt;pages&gt;19-26&lt;/pages&gt;&lt;volume&gt;17&lt;/volume&gt;&lt;keywords&gt;&lt;keyword&gt;Infectious disease outbreaks&lt;/keyword&gt;&lt;keyword&gt;Mathematical model&lt;/keyword&gt;&lt;keyword&gt;Surge capacity&lt;/keyword&gt;&lt;keyword&gt;Chikungunya virus infection&lt;/keyword&gt;&lt;/keywords&gt;&lt;dates&gt;&lt;year&gt;2016&lt;/year&gt;&lt;pub-dates&gt;&lt;date&gt;2016/12/01/&lt;/date&gt;&lt;/pub-dates&gt;&lt;/dates&gt;&lt;isbn&gt;1755-4365&lt;/isbn&gt;&lt;urls&gt;&lt;related-urls&gt;&lt;url&gt;http://www.sciencedirect.com/science/article/pii/S1755436516300329&lt;/url&gt;&lt;/related-urls&gt;&lt;/urls&gt;&lt;electronic-resource-num&gt;https://doi.org/10.1016/j.epidem.2016.10.002&lt;/electronic-resource-num&gt;&lt;/record&gt;&lt;/Cite&gt;&lt;/EndNote&gt;</w:instrText>
            </w:r>
            <w:r w:rsidR="00FD7E15">
              <w:rPr>
                <w:rFonts w:eastAsia="Times New Roman" w:cs="Times New Roman"/>
                <w:b/>
                <w:color w:val="000000"/>
              </w:rPr>
              <w:fldChar w:fldCharType="separate"/>
            </w:r>
            <w:r w:rsidR="0025491E">
              <w:rPr>
                <w:rFonts w:eastAsia="Times New Roman" w:cs="Times New Roman"/>
                <w:b/>
                <w:noProof/>
                <w:color w:val="000000"/>
              </w:rPr>
              <w:t>[10]</w:t>
            </w:r>
            <w:r w:rsidR="00FD7E15">
              <w:rPr>
                <w:rFonts w:eastAsia="Times New Roman" w:cs="Times New Roman"/>
                <w:b/>
                <w:color w:val="000000"/>
              </w:rPr>
              <w:fldChar w:fldCharType="end"/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JL 2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C634CA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C634CA" w:rsidP="00261D39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Mechanistic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C634CA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C634CA" w:rsidP="00E91B2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C634CA" w:rsidP="00C702C6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Fit optimal flu-specific epidemic curve to current season ILI incidence data, incorporating noise estimated from past seasons.</w:t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EB006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 xml:space="preserve">KBSI 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E91B2B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F866E0" w:rsidP="00E91B2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F866E0" w:rsidP="0025491E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 xml:space="preserve">Past </w:t>
            </w: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BD7481">
              <w:rPr>
                <w:rFonts w:eastAsia="Times New Roman" w:cs="Times New Roman"/>
                <w:b/>
                <w:color w:val="000000"/>
              </w:rPr>
              <w:t xml:space="preserve"> values used in support vector machine model to generate point estimates, with probab</w:t>
            </w:r>
            <w:r w:rsidR="00F703F2" w:rsidRPr="00BD7481">
              <w:rPr>
                <w:rFonts w:eastAsia="Times New Roman" w:cs="Times New Roman"/>
                <w:b/>
                <w:color w:val="000000"/>
              </w:rPr>
              <w:t>ilities determined from an assumed normal distribution</w:t>
            </w:r>
            <w:r w:rsidR="00FB360D">
              <w:rPr>
                <w:rFonts w:eastAsia="Times New Roman" w:cs="Times New Roman"/>
                <w:b/>
                <w:color w:val="000000"/>
              </w:rPr>
              <w:t>.</w:t>
            </w:r>
            <w:r w:rsidR="00EF227E">
              <w:rPr>
                <w:rFonts w:eastAsia="Times New Roman" w:cs="Times New Roman"/>
                <w:b/>
                <w:color w:val="000000"/>
              </w:rPr>
              <w:t xml:space="preserve"> </w:t>
            </w:r>
            <w:r w:rsidR="004C37DF">
              <w:rPr>
                <w:rFonts w:eastAsia="Times New Roman" w:cs="Times New Roman"/>
                <w:b/>
                <w:color w:val="000000"/>
              </w:rPr>
              <w:fldChar w:fldCharType="begin">
                <w:fldData xml:space="preserve">PEVuZE5vdGU+PENpdGU+PEF1dGhvcj5FcnJhZ3VudGxhPC9BdXRob3I+PFllYXI+MjAxNzwvWWVh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</w:fldData>
              </w:fldChar>
            </w:r>
            <w:r w:rsidR="0025491E">
              <w:rPr>
                <w:rFonts w:eastAsia="Times New Roman" w:cs="Times New Roman"/>
                <w:b/>
                <w:color w:val="000000"/>
              </w:rPr>
              <w:instrText xml:space="preserve"> ADDIN EN.CITE </w:instrText>
            </w:r>
            <w:r w:rsidR="0025491E">
              <w:rPr>
                <w:rFonts w:eastAsia="Times New Roman" w:cs="Times New Roman"/>
                <w:b/>
                <w:color w:val="000000"/>
              </w:rPr>
              <w:fldChar w:fldCharType="begin">
                <w:fldData xml:space="preserve">PEVuZE5vdGU+PENpdGU+PEF1dGhvcj5FcnJhZ3VudGxhPC9BdXRob3I+PFllYXI+MjAxNzwvWWVh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</w:fldData>
              </w:fldChar>
            </w:r>
            <w:r w:rsidR="0025491E">
              <w:rPr>
                <w:rFonts w:eastAsia="Times New Roman" w:cs="Times New Roman"/>
                <w:b/>
                <w:color w:val="000000"/>
              </w:rPr>
              <w:instrText xml:space="preserve"> ADDIN EN.CITE.DATA </w:instrText>
            </w:r>
            <w:r w:rsidR="0025491E">
              <w:rPr>
                <w:rFonts w:eastAsia="Times New Roman" w:cs="Times New Roman"/>
                <w:b/>
                <w:color w:val="000000"/>
              </w:rPr>
            </w:r>
            <w:r w:rsidR="0025491E">
              <w:rPr>
                <w:rFonts w:eastAsia="Times New Roman" w:cs="Times New Roman"/>
                <w:b/>
                <w:color w:val="000000"/>
              </w:rPr>
              <w:fldChar w:fldCharType="end"/>
            </w:r>
            <w:r w:rsidR="004C37DF">
              <w:rPr>
                <w:rFonts w:eastAsia="Times New Roman" w:cs="Times New Roman"/>
                <w:b/>
                <w:color w:val="000000"/>
              </w:rPr>
            </w:r>
            <w:r w:rsidR="004C37DF">
              <w:rPr>
                <w:rFonts w:eastAsia="Times New Roman" w:cs="Times New Roman"/>
                <w:b/>
                <w:color w:val="000000"/>
              </w:rPr>
              <w:fldChar w:fldCharType="separate"/>
            </w:r>
            <w:r w:rsidR="0025491E">
              <w:rPr>
                <w:rFonts w:eastAsia="Times New Roman" w:cs="Times New Roman"/>
                <w:b/>
                <w:noProof/>
                <w:color w:val="000000"/>
              </w:rPr>
              <w:t>[11-13]</w:t>
            </w:r>
            <w:r w:rsidR="004C37DF">
              <w:rPr>
                <w:rFonts w:eastAsia="Times New Roman" w:cs="Times New Roman"/>
                <w:b/>
                <w:color w:val="000000"/>
              </w:rPr>
              <w:fldChar w:fldCharType="end"/>
            </w:r>
          </w:p>
        </w:tc>
      </w:tr>
      <w:tr w:rsidR="00E91B2B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EB006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KoT</w:t>
            </w:r>
            <w:proofErr w:type="spellEnd"/>
            <w:r w:rsidRPr="00BD7481">
              <w:rPr>
                <w:rFonts w:eastAsia="Times New Roman" w:cs="Times New Roman"/>
                <w:b/>
                <w:color w:val="000000"/>
              </w:rPr>
              <w:t xml:space="preserve"> - Dev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E91B2B" w:rsidRPr="00BD7481" w:rsidRDefault="00E91B2B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F703F2" w:rsidP="00C702C6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F703F2" w:rsidP="00E91B2B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E91B2B" w:rsidRPr="00BD7481" w:rsidRDefault="0023704B" w:rsidP="0025491E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b/>
              </w:rPr>
              <w:t xml:space="preserve">Weighted ensemble of 3 models fit to past </w:t>
            </w:r>
            <w:proofErr w:type="spellStart"/>
            <w:r w:rsidRPr="00BD7481">
              <w:rPr>
                <w:b/>
              </w:rPr>
              <w:t>ILINet</w:t>
            </w:r>
            <w:proofErr w:type="spellEnd"/>
            <w:r w:rsidRPr="00BD7481">
              <w:rPr>
                <w:b/>
              </w:rPr>
              <w:t xml:space="preserve"> data, with model weights changing </w:t>
            </w:r>
            <w:r w:rsidRPr="00BD7481">
              <w:rPr>
                <w:b/>
              </w:rPr>
              <w:lastRenderedPageBreak/>
              <w:t>over the season: kernel density estimation or simple seasonal spline model; kernel conditional density estimation with copulas; and a seasonal ARIMA model.</w:t>
            </w:r>
            <w:r w:rsidR="00930A3B">
              <w:rPr>
                <w:b/>
              </w:rPr>
              <w:fldChar w:fldCharType="begin">
                <w:fldData xml:space="preserve">PEVuZE5vdGU+PENpdGU+PEF1dGhvcj5SYXk8L0F1dGhvcj48WWVhcj4yMDE4PC9ZZWFyPjxSZWNO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</w:fldData>
              </w:fldChar>
            </w:r>
            <w:r w:rsidR="0025491E">
              <w:rPr>
                <w:b/>
              </w:rPr>
              <w:instrText xml:space="preserve"> ADDIN EN.CITE </w:instrText>
            </w:r>
            <w:r w:rsidR="0025491E">
              <w:rPr>
                <w:b/>
              </w:rPr>
              <w:fldChar w:fldCharType="begin">
                <w:fldData xml:space="preserve">PEVuZE5vdGU+PENpdGU+PEF1dGhvcj5SYXk8L0F1dGhvcj48WWVhcj4yMDE4PC9ZZWFyPjxSZWNO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</w:fldData>
              </w:fldChar>
            </w:r>
            <w:r w:rsidR="0025491E">
              <w:rPr>
                <w:b/>
              </w:rPr>
              <w:instrText xml:space="preserve"> ADDIN EN.CITE.DATA </w:instrText>
            </w:r>
            <w:r w:rsidR="0025491E">
              <w:rPr>
                <w:b/>
              </w:rPr>
            </w:r>
            <w:r w:rsidR="0025491E">
              <w:rPr>
                <w:b/>
              </w:rPr>
              <w:fldChar w:fldCharType="end"/>
            </w:r>
            <w:r w:rsidR="00930A3B">
              <w:rPr>
                <w:b/>
              </w:rPr>
            </w:r>
            <w:r w:rsidR="00930A3B">
              <w:rPr>
                <w:b/>
              </w:rPr>
              <w:fldChar w:fldCharType="separate"/>
            </w:r>
            <w:r w:rsidR="0025491E">
              <w:rPr>
                <w:b/>
                <w:noProof/>
              </w:rPr>
              <w:t>[14, 15]</w:t>
            </w:r>
            <w:r w:rsidR="00930A3B">
              <w:rPr>
                <w:b/>
              </w:rPr>
              <w:fldChar w:fldCharType="end"/>
            </w:r>
          </w:p>
        </w:tc>
      </w:tr>
      <w:tr w:rsidR="00F703F2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lastRenderedPageBreak/>
              <w:t>KoT</w:t>
            </w:r>
            <w:proofErr w:type="spellEnd"/>
            <w:r w:rsidRPr="00BD7481">
              <w:rPr>
                <w:rFonts w:eastAsia="Times New Roman" w:cs="Times New Roman"/>
                <w:b/>
                <w:color w:val="000000"/>
              </w:rPr>
              <w:t xml:space="preserve"> - Stable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F703F2" w:rsidP="00F703F2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23704B" w:rsidP="0025491E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b/>
              </w:rPr>
              <w:t xml:space="preserve">Weighted ensemble of 3 models fit to past </w:t>
            </w:r>
            <w:proofErr w:type="spellStart"/>
            <w:r w:rsidRPr="00BD7481">
              <w:rPr>
                <w:b/>
              </w:rPr>
              <w:t>ILINet</w:t>
            </w:r>
            <w:proofErr w:type="spellEnd"/>
            <w:r w:rsidRPr="00BD7481">
              <w:rPr>
                <w:b/>
              </w:rPr>
              <w:t xml:space="preserve"> data, with model weights changing over the season: truncated kernel density estimation or simple seasonal spline model; kernel conditional density estimation with copulas; and a seasonal ARIMA model.</w:t>
            </w:r>
            <w:r w:rsidR="00930A3B">
              <w:rPr>
                <w:b/>
              </w:rPr>
              <w:fldChar w:fldCharType="begin">
                <w:fldData xml:space="preserve">PEVuZE5vdGU+PENpdGU+PEF1dGhvcj5SYXk8L0F1dGhvcj48WWVhcj4yMDE4PC9ZZWFyPjxSZWNO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</w:fldData>
              </w:fldChar>
            </w:r>
            <w:r w:rsidR="0025491E">
              <w:rPr>
                <w:b/>
              </w:rPr>
              <w:instrText xml:space="preserve"> ADDIN EN.CITE </w:instrText>
            </w:r>
            <w:r w:rsidR="0025491E">
              <w:rPr>
                <w:b/>
              </w:rPr>
              <w:fldChar w:fldCharType="begin">
                <w:fldData xml:space="preserve">PEVuZE5vdGU+PENpdGU+PEF1dGhvcj5SYXk8L0F1dGhvcj48WWVhcj4yMDE4PC9ZZWFyPjxSZWNO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</w:fldData>
              </w:fldChar>
            </w:r>
            <w:r w:rsidR="0025491E">
              <w:rPr>
                <w:b/>
              </w:rPr>
              <w:instrText xml:space="preserve"> ADDIN EN.CITE.DATA </w:instrText>
            </w:r>
            <w:r w:rsidR="0025491E">
              <w:rPr>
                <w:b/>
              </w:rPr>
            </w:r>
            <w:r w:rsidR="0025491E">
              <w:rPr>
                <w:b/>
              </w:rPr>
              <w:fldChar w:fldCharType="end"/>
            </w:r>
            <w:r w:rsidR="00930A3B">
              <w:rPr>
                <w:b/>
              </w:rPr>
            </w:r>
            <w:r w:rsidR="00930A3B">
              <w:rPr>
                <w:b/>
              </w:rPr>
              <w:fldChar w:fldCharType="separate"/>
            </w:r>
            <w:r w:rsidR="0025491E">
              <w:rPr>
                <w:b/>
                <w:noProof/>
              </w:rPr>
              <w:t>[14, 15]</w:t>
            </w:r>
            <w:r w:rsidR="00930A3B">
              <w:rPr>
                <w:b/>
              </w:rPr>
              <w:fldChar w:fldCharType="end"/>
            </w:r>
          </w:p>
        </w:tc>
      </w:tr>
      <w:tr w:rsidR="00F703F2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LANL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3F7B95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3F7B95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514FBA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F321EE" w:rsidP="00F703F2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F321EE" w:rsidP="00F703F2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Bayesian SIR model using previous seasons to set initial priors, including a reverse random walk discrepancy component to correct end-of-season fit</w:t>
            </w:r>
          </w:p>
        </w:tc>
      </w:tr>
      <w:tr w:rsidR="00F703F2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94483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94483">
              <w:rPr>
                <w:rFonts w:eastAsia="Times New Roman" w:cs="Times New Roman"/>
                <w:b/>
                <w:color w:val="000000"/>
              </w:rPr>
              <w:t xml:space="preserve">NEU 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94483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94483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B94483">
              <w:rPr>
                <w:rFonts w:eastAsia="Times New Roman" w:cs="Times New Roman"/>
                <w:b/>
                <w:color w:val="000000"/>
              </w:rPr>
              <w:t>, Twitter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94483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94483">
              <w:rPr>
                <w:rFonts w:eastAsia="Times New Roman" w:cs="Times New Roman"/>
                <w:b/>
                <w:color w:val="000000"/>
              </w:rPr>
              <w:t>Mechanistic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94483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94483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94483" w:rsidRDefault="00B837A1" w:rsidP="00F703F2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94483">
              <w:rPr>
                <w:rFonts w:eastAsia="Times New Roman" w:cs="Times New Roman"/>
                <w:b/>
                <w:color w:val="000000"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94483" w:rsidRDefault="00F703F2" w:rsidP="00B94483">
            <w:pPr>
              <w:autoSpaceDE w:val="0"/>
              <w:autoSpaceDN w:val="0"/>
              <w:adjustRightInd w:val="0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94483">
              <w:rPr>
                <w:rFonts w:eastAsia="Times New Roman" w:cs="Times New Roman"/>
                <w:b/>
                <w:color w:val="000000"/>
              </w:rPr>
              <w:t xml:space="preserve">Uses Twitter and </w:t>
            </w:r>
            <w:proofErr w:type="spellStart"/>
            <w:r w:rsidRPr="00B94483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B94483">
              <w:rPr>
                <w:rFonts w:eastAsia="Times New Roman" w:cs="Times New Roman"/>
                <w:b/>
                <w:color w:val="000000"/>
              </w:rPr>
              <w:t xml:space="preserve"> data to set initial conditions for stochastic generative epidemic model, calibrated to historical ILI surveillance</w:t>
            </w:r>
            <w:r w:rsidR="00B94483">
              <w:rPr>
                <w:rFonts w:eastAsia="Times New Roman" w:cs="Times New Roman"/>
                <w:b/>
                <w:color w:val="000000"/>
              </w:rPr>
              <w:t>.</w:t>
            </w:r>
            <w:r w:rsidR="00B94483">
              <w:rPr>
                <w:rFonts w:eastAsia="Times New Roman" w:cs="Times New Roman"/>
                <w:b/>
                <w:color w:val="000000"/>
              </w:rPr>
              <w:fldChar w:fldCharType="begin">
                <w:fldData xml:space="preserve">PEVuZE5vdGU+PENpdGU+PEF1dGhvcj5aaGFuZzwvQXV0aG9yPjxZZWFyPjIwMTU8L1llYXI+PFJl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</w:fldData>
              </w:fldChar>
            </w:r>
            <w:r w:rsidR="00B94483">
              <w:rPr>
                <w:rFonts w:eastAsia="Times New Roman" w:cs="Times New Roman"/>
                <w:b/>
                <w:color w:val="000000"/>
              </w:rPr>
              <w:instrText xml:space="preserve"> ADDIN EN.CITE </w:instrText>
            </w:r>
            <w:r w:rsidR="00B94483">
              <w:rPr>
                <w:rFonts w:eastAsia="Times New Roman" w:cs="Times New Roman"/>
                <w:b/>
                <w:color w:val="000000"/>
              </w:rPr>
              <w:fldChar w:fldCharType="begin">
                <w:fldData xml:space="preserve">PEVuZE5vdGU+PENpdGU+PEF1dGhvcj5aaGFuZzwvQXV0aG9yPjxZZWFyPjIwMTU8L1llYXI+PFJl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</w:fldData>
              </w:fldChar>
            </w:r>
            <w:r w:rsidR="00B94483">
              <w:rPr>
                <w:rFonts w:eastAsia="Times New Roman" w:cs="Times New Roman"/>
                <w:b/>
                <w:color w:val="000000"/>
              </w:rPr>
              <w:instrText xml:space="preserve"> ADDIN EN.CITE.DATA </w:instrText>
            </w:r>
            <w:r w:rsidR="00B94483">
              <w:rPr>
                <w:rFonts w:eastAsia="Times New Roman" w:cs="Times New Roman"/>
                <w:b/>
                <w:color w:val="000000"/>
              </w:rPr>
            </w:r>
            <w:r w:rsidR="00B94483">
              <w:rPr>
                <w:rFonts w:eastAsia="Times New Roman" w:cs="Times New Roman"/>
                <w:b/>
                <w:color w:val="000000"/>
              </w:rPr>
              <w:fldChar w:fldCharType="end"/>
            </w:r>
            <w:r w:rsidR="00B94483">
              <w:rPr>
                <w:rFonts w:eastAsia="Times New Roman" w:cs="Times New Roman"/>
                <w:b/>
                <w:color w:val="000000"/>
              </w:rPr>
              <w:fldChar w:fldCharType="separate"/>
            </w:r>
            <w:r w:rsidR="00B94483">
              <w:rPr>
                <w:rFonts w:eastAsia="Times New Roman" w:cs="Times New Roman"/>
                <w:b/>
                <w:noProof/>
                <w:color w:val="000000"/>
              </w:rPr>
              <w:t>[16, 17]</w:t>
            </w:r>
            <w:r w:rsidR="00B94483">
              <w:rPr>
                <w:rFonts w:eastAsia="Times New Roman" w:cs="Times New Roman"/>
                <w:b/>
                <w:color w:val="000000"/>
              </w:rPr>
              <w:fldChar w:fldCharType="end"/>
            </w:r>
          </w:p>
        </w:tc>
      </w:tr>
      <w:tr w:rsidR="00F703F2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CE5767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PSI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BD7481">
              <w:rPr>
                <w:rFonts w:eastAsia="Times New Roman" w:cs="Times New Roman"/>
                <w:b/>
                <w:color w:val="000000"/>
              </w:rPr>
              <w:t>, school vacation schedules, specific humidity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Mechanistic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B837A1" w:rsidP="00F703F2">
            <w:pPr>
              <w:jc w:val="center"/>
              <w:rPr>
                <w:b/>
              </w:rPr>
            </w:pPr>
            <w:r w:rsidRPr="00BD7481">
              <w:rPr>
                <w:b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F703F2" w:rsidP="00F703F2">
            <w:pPr>
              <w:jc w:val="center"/>
              <w:rPr>
                <w:b/>
              </w:rPr>
            </w:pPr>
            <w:r w:rsidRPr="00BD7481">
              <w:rPr>
                <w:b/>
              </w:rPr>
              <w:t>An MCMC procedure with an SIR model using climate and school vacation schedule to determine the reproduction number.  National forecasts are a weighted average of coupled regional forecasts.</w:t>
            </w:r>
          </w:p>
        </w:tc>
      </w:tr>
      <w:tr w:rsidR="00F703F2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D66C27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D66C27">
              <w:rPr>
                <w:rFonts w:eastAsia="Times New Roman" w:cs="Times New Roman"/>
                <w:b/>
                <w:color w:val="000000"/>
              </w:rPr>
              <w:t>UCSF 1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D66C27" w:rsidRDefault="00B94483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D66C27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D66C27" w:rsidRDefault="00B837A1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D66C27">
              <w:rPr>
                <w:rFonts w:eastAsia="Times New Roman" w:cs="Times New Roman"/>
                <w:b/>
                <w:color w:val="000000"/>
              </w:rPr>
              <w:t>Statistical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D66C27" w:rsidRDefault="00514FBA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D66C27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D66C27" w:rsidRDefault="00B94483" w:rsidP="00F703F2">
            <w:pPr>
              <w:jc w:val="center"/>
              <w:rPr>
                <w:b/>
              </w:rPr>
            </w:pPr>
            <w:bookmarkStart w:id="0" w:name="_GoBack"/>
            <w:bookmarkEnd w:id="0"/>
            <w:r w:rsidRPr="00D66C27">
              <w:rPr>
                <w:b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D66C27" w:rsidRDefault="00B94483" w:rsidP="00B94483">
            <w:pPr>
              <w:jc w:val="center"/>
              <w:rPr>
                <w:b/>
              </w:rPr>
            </w:pPr>
            <w:r w:rsidRPr="00D66C27">
              <w:rPr>
                <w:rFonts w:ascii="Calibri" w:hAnsi="Calibri" w:cs="Calibri"/>
                <w:b/>
                <w:color w:val="000000"/>
              </w:rPr>
              <w:t>Simple seasonal Holt-Winters forecasting model, with bootstrapped standard errors and a final "</w:t>
            </w:r>
            <w:proofErr w:type="spellStart"/>
            <w:r w:rsidRPr="00D66C27">
              <w:rPr>
                <w:rFonts w:ascii="Calibri" w:hAnsi="Calibri" w:cs="Calibri"/>
                <w:b/>
                <w:color w:val="000000"/>
              </w:rPr>
              <w:t>pessimization</w:t>
            </w:r>
            <w:proofErr w:type="spellEnd"/>
            <w:r w:rsidRPr="00D66C27">
              <w:rPr>
                <w:rFonts w:ascii="Calibri" w:hAnsi="Calibri" w:cs="Calibri"/>
                <w:b/>
                <w:color w:val="000000"/>
              </w:rPr>
              <w:t>" step reducing certainty</w:t>
            </w:r>
          </w:p>
        </w:tc>
      </w:tr>
      <w:tr w:rsidR="00F703F2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EB0066" w:rsidRDefault="00F703F2" w:rsidP="00F703F2">
            <w:pPr>
              <w:jc w:val="center"/>
              <w:rPr>
                <w:rFonts w:eastAsia="Times New Roman" w:cs="Times New Roman"/>
                <w:color w:val="000000"/>
              </w:rPr>
            </w:pPr>
            <w:r w:rsidRPr="00EB0066">
              <w:rPr>
                <w:rFonts w:eastAsia="Times New Roman" w:cs="Times New Roman"/>
                <w:color w:val="000000"/>
              </w:rPr>
              <w:t>UCSF 2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Default="00C63B34" w:rsidP="00F703F2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?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Default="00C63B34" w:rsidP="00F703F2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?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Default="00514FBA" w:rsidP="00F703F2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Default="00C63B34" w:rsidP="00F703F2">
            <w:pPr>
              <w:jc w:val="center"/>
            </w:pPr>
            <w:r>
              <w:t>?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Default="00C63B34" w:rsidP="00F703F2">
            <w:pPr>
              <w:jc w:val="center"/>
            </w:pPr>
            <w:r>
              <w:t>?</w:t>
            </w:r>
          </w:p>
        </w:tc>
      </w:tr>
      <w:tr w:rsidR="00F703F2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UoM</w:t>
            </w:r>
            <w:proofErr w:type="spellEnd"/>
            <w:r w:rsidRPr="00BD7481">
              <w:rPr>
                <w:rFonts w:eastAsia="Times New Roman" w:cs="Times New Roman"/>
                <w:b/>
                <w:color w:val="000000"/>
              </w:rPr>
              <w:t xml:space="preserve"> – DSTG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4459C1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4459C1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Mechanistic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C63B34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4459C1" w:rsidP="00F703F2">
            <w:pPr>
              <w:jc w:val="center"/>
              <w:rPr>
                <w:b/>
              </w:rPr>
            </w:pPr>
            <w:r w:rsidRPr="00BD7481">
              <w:rPr>
                <w:b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4459C1" w:rsidP="00B94483">
            <w:pPr>
              <w:jc w:val="center"/>
              <w:rPr>
                <w:b/>
              </w:rPr>
            </w:pPr>
            <w:r w:rsidRPr="00BD7481">
              <w:rPr>
                <w:b/>
              </w:rPr>
              <w:t>A bootstrap particle filter method and an SEIR infection model</w:t>
            </w:r>
            <w:r w:rsidR="00441E1C">
              <w:rPr>
                <w:b/>
              </w:rPr>
              <w:t>.</w:t>
            </w:r>
            <w:r w:rsidR="00441E1C">
              <w:rPr>
                <w:b/>
              </w:rPr>
              <w:fldChar w:fldCharType="begin">
                <w:fldData xml:space="preserve">PEVuZE5vdGU+PENpdGU+PEF1dGhvcj5Nb3NzPC9BdXRob3I+PFllYXI+MjAxODwvWWVhcj48UmVj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</w:fldData>
              </w:fldChar>
            </w:r>
            <w:r w:rsidR="00B94483">
              <w:rPr>
                <w:b/>
              </w:rPr>
              <w:instrText xml:space="preserve"> ADDIN EN.CITE </w:instrText>
            </w:r>
            <w:r w:rsidR="00B94483">
              <w:rPr>
                <w:b/>
              </w:rPr>
              <w:fldChar w:fldCharType="begin">
                <w:fldData xml:space="preserve">PEVuZE5vdGU+PENpdGU+PEF1dGhvcj5Nb3NzPC9BdXRob3I+PFllYXI+MjAxODwvWWVhcj48UmVj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</w:fldData>
              </w:fldChar>
            </w:r>
            <w:r w:rsidR="00B94483">
              <w:rPr>
                <w:b/>
              </w:rPr>
              <w:instrText xml:space="preserve"> ADDIN EN.CITE.DATA </w:instrText>
            </w:r>
            <w:r w:rsidR="00B94483">
              <w:rPr>
                <w:b/>
              </w:rPr>
            </w:r>
            <w:r w:rsidR="00B94483">
              <w:rPr>
                <w:b/>
              </w:rPr>
              <w:fldChar w:fldCharType="end"/>
            </w:r>
            <w:r w:rsidR="00441E1C">
              <w:rPr>
                <w:b/>
              </w:rPr>
              <w:fldChar w:fldCharType="separate"/>
            </w:r>
            <w:r w:rsidR="00B94483">
              <w:rPr>
                <w:b/>
                <w:noProof/>
              </w:rPr>
              <w:t>[18-20]</w:t>
            </w:r>
            <w:r w:rsidR="00441E1C">
              <w:rPr>
                <w:b/>
              </w:rPr>
              <w:fldChar w:fldCharType="end"/>
            </w:r>
          </w:p>
        </w:tc>
      </w:tr>
      <w:tr w:rsidR="00F703F2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ale 1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C63B34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  <w:r w:rsidRPr="00BD7481">
              <w:rPr>
                <w:rFonts w:eastAsia="Times New Roman" w:cs="Times New Roman"/>
                <w:b/>
                <w:color w:val="000000"/>
              </w:rPr>
              <w:t>, clinical flu surveillance, absolute humidity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C63B34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Mechanistic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514FBA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C63B34" w:rsidP="00F703F2">
            <w:pPr>
              <w:jc w:val="center"/>
              <w:rPr>
                <w:b/>
              </w:rPr>
            </w:pPr>
            <w:r w:rsidRPr="00BD7481">
              <w:rPr>
                <w:b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EA0B51" w:rsidP="00B94483">
            <w:pPr>
              <w:jc w:val="center"/>
              <w:rPr>
                <w:b/>
              </w:rPr>
            </w:pPr>
            <w:r w:rsidRPr="00BD7481">
              <w:rPr>
                <w:b/>
              </w:rPr>
              <w:t xml:space="preserve">Humidity based SIRS model utilizing Bayesian optimization to update prior knowledge with ongoing events. Influenza and </w:t>
            </w:r>
            <w:r w:rsidRPr="00BD7481">
              <w:rPr>
                <w:b/>
              </w:rPr>
              <w:lastRenderedPageBreak/>
              <w:t>non-flu ILI are modeled separately and results are combined for overall predictions</w:t>
            </w:r>
            <w:r w:rsidR="0043661A">
              <w:rPr>
                <w:b/>
              </w:rPr>
              <w:t>.</w:t>
            </w:r>
            <w:r w:rsidR="0043661A">
              <w:rPr>
                <w:b/>
              </w:rPr>
              <w:fldChar w:fldCharType="begin">
                <w:fldData xml:space="preserve">PEVuZE5vdGU+PENpdGU+PEF1dGhvcj5aaW1tZXI8L0F1dGhvcj48WWVhcj4yMDE3PC9ZZWFyPjxS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</w:fldData>
              </w:fldChar>
            </w:r>
            <w:r w:rsidR="00B94483">
              <w:rPr>
                <w:b/>
              </w:rPr>
              <w:instrText xml:space="preserve"> ADDIN EN.CITE </w:instrText>
            </w:r>
            <w:r w:rsidR="00B94483">
              <w:rPr>
                <w:b/>
              </w:rPr>
              <w:fldChar w:fldCharType="begin">
                <w:fldData xml:space="preserve">PEVuZE5vdGU+PENpdGU+PEF1dGhvcj5aaW1tZXI8L0F1dGhvcj48WWVhcj4yMDE3PC9ZZWFyPjxS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</w:fldData>
              </w:fldChar>
            </w:r>
            <w:r w:rsidR="00B94483">
              <w:rPr>
                <w:b/>
              </w:rPr>
              <w:instrText xml:space="preserve"> ADDIN EN.CITE.DATA </w:instrText>
            </w:r>
            <w:r w:rsidR="00B94483">
              <w:rPr>
                <w:b/>
              </w:rPr>
            </w:r>
            <w:r w:rsidR="00B94483">
              <w:rPr>
                <w:b/>
              </w:rPr>
              <w:fldChar w:fldCharType="end"/>
            </w:r>
            <w:r w:rsidR="0043661A">
              <w:rPr>
                <w:b/>
              </w:rPr>
              <w:fldChar w:fldCharType="separate"/>
            </w:r>
            <w:r w:rsidR="00B94483">
              <w:rPr>
                <w:b/>
                <w:noProof/>
              </w:rPr>
              <w:t>[21]</w:t>
            </w:r>
            <w:r w:rsidR="0043661A">
              <w:rPr>
                <w:b/>
              </w:rPr>
              <w:fldChar w:fldCharType="end"/>
            </w:r>
          </w:p>
        </w:tc>
      </w:tr>
      <w:tr w:rsidR="00F703F2" w:rsidRPr="004B332E" w:rsidTr="00E91B2B">
        <w:trPr>
          <w:trHeight w:val="300"/>
          <w:jc w:val="center"/>
        </w:trPr>
        <w:tc>
          <w:tcPr>
            <w:tcW w:w="15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F703F2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lastRenderedPageBreak/>
              <w:t>Yale 2</w:t>
            </w:r>
          </w:p>
        </w:tc>
        <w:tc>
          <w:tcPr>
            <w:tcW w:w="18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3A6D21" w:rsidP="003A6D21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proofErr w:type="spellStart"/>
            <w:r w:rsidRPr="00BD7481">
              <w:rPr>
                <w:rFonts w:eastAsia="Times New Roman" w:cs="Times New Roman"/>
                <w:b/>
                <w:color w:val="000000"/>
              </w:rPr>
              <w:t>ILINet</w:t>
            </w:r>
            <w:proofErr w:type="spellEnd"/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:rsidR="00F703F2" w:rsidRPr="00BD7481" w:rsidRDefault="00EA0B51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Mechanistic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514FBA" w:rsidP="00F703F2">
            <w:pPr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BD7481">
              <w:rPr>
                <w:rFonts w:eastAsia="Times New Roman" w:cs="Times New Roman"/>
                <w:b/>
                <w:color w:val="000000"/>
              </w:rPr>
              <w:t>Yes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EA0B51" w:rsidP="00F703F2">
            <w:pPr>
              <w:jc w:val="center"/>
              <w:rPr>
                <w:b/>
              </w:rPr>
            </w:pPr>
            <w:r w:rsidRPr="00BD7481">
              <w:rPr>
                <w:b/>
              </w:rPr>
              <w:t>No</w:t>
            </w:r>
          </w:p>
        </w:tc>
        <w:tc>
          <w:tcPr>
            <w:tcW w:w="34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F703F2" w:rsidRPr="00BD7481" w:rsidRDefault="00EA0B51" w:rsidP="00B94483">
            <w:pPr>
              <w:jc w:val="center"/>
              <w:rPr>
                <w:b/>
              </w:rPr>
            </w:pPr>
            <w:r w:rsidRPr="00BD7481">
              <w:rPr>
                <w:b/>
              </w:rPr>
              <w:t>Humidity based SIRS model utilizing Bayesian optimization to update prior knowledge with ongoing events. Influenza and non-flu ILI are modeled as a single outcome.</w:t>
            </w:r>
            <w:r w:rsidR="00FD7E15">
              <w:rPr>
                <w:b/>
              </w:rPr>
              <w:fldChar w:fldCharType="begin">
                <w:fldData xml:space="preserve">PEVuZE5vdGU+PENpdGU+PEF1dGhvcj5aaW1tZXI8L0F1dGhvcj48WWVhcj4yMDE3PC9ZZWFyPjxS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</w:fldData>
              </w:fldChar>
            </w:r>
            <w:r w:rsidR="00B94483">
              <w:rPr>
                <w:b/>
              </w:rPr>
              <w:instrText xml:space="preserve"> ADDIN EN.CITE </w:instrText>
            </w:r>
            <w:r w:rsidR="00B94483">
              <w:rPr>
                <w:b/>
              </w:rPr>
              <w:fldChar w:fldCharType="begin">
                <w:fldData xml:space="preserve">PEVuZE5vdGU+PENpdGU+PEF1dGhvcj5aaW1tZXI8L0F1dGhvcj48WWVhcj4yMDE3PC9ZZWFyPjxS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</w:fldData>
              </w:fldChar>
            </w:r>
            <w:r w:rsidR="00B94483">
              <w:rPr>
                <w:b/>
              </w:rPr>
              <w:instrText xml:space="preserve"> ADDIN EN.CITE.DATA </w:instrText>
            </w:r>
            <w:r w:rsidR="00B94483">
              <w:rPr>
                <w:b/>
              </w:rPr>
            </w:r>
            <w:r w:rsidR="00B94483">
              <w:rPr>
                <w:b/>
              </w:rPr>
              <w:fldChar w:fldCharType="end"/>
            </w:r>
            <w:r w:rsidR="00FD7E15">
              <w:rPr>
                <w:b/>
              </w:rPr>
              <w:fldChar w:fldCharType="separate"/>
            </w:r>
            <w:r w:rsidR="00B94483">
              <w:rPr>
                <w:b/>
                <w:noProof/>
              </w:rPr>
              <w:t>[21]</w:t>
            </w:r>
            <w:r w:rsidR="00FD7E15">
              <w:rPr>
                <w:b/>
              </w:rPr>
              <w:fldChar w:fldCharType="end"/>
            </w:r>
          </w:p>
        </w:tc>
      </w:tr>
    </w:tbl>
    <w:p w:rsidR="00664DAF" w:rsidRPr="00E23624" w:rsidRDefault="0018781C" w:rsidP="00664DAF">
      <w:pPr>
        <w:rPr>
          <w:rFonts w:eastAsia="Times New Roman" w:cs="Times New Roman"/>
          <w:bCs/>
          <w:color w:val="000000"/>
        </w:rPr>
      </w:pPr>
      <w:proofErr w:type="spellStart"/>
      <w:proofErr w:type="gramStart"/>
      <w:r>
        <w:rPr>
          <w:rFonts w:eastAsia="Times New Roman" w:cs="Times New Roman"/>
          <w:b/>
          <w:bCs/>
          <w:color w:val="000000"/>
          <w:vertAlign w:val="superscript"/>
        </w:rPr>
        <w:t>a</w:t>
      </w:r>
      <w:r w:rsidR="00664DAF" w:rsidRPr="00E23624">
        <w:rPr>
          <w:rFonts w:eastAsia="Times New Roman" w:cs="Times New Roman"/>
          <w:bCs/>
          <w:color w:val="000000"/>
        </w:rPr>
        <w:t>Yes</w:t>
      </w:r>
      <w:proofErr w:type="spellEnd"/>
      <w:proofErr w:type="gramEnd"/>
      <w:r w:rsidR="00664DAF" w:rsidRPr="00E23624">
        <w:rPr>
          <w:rFonts w:eastAsia="Times New Roman" w:cs="Times New Roman"/>
          <w:bCs/>
          <w:color w:val="000000"/>
        </w:rPr>
        <w:t xml:space="preserve"> denotes forecast for ≥1 region (for all weeks)</w:t>
      </w:r>
    </w:p>
    <w:p w:rsidR="00664DAF" w:rsidRDefault="0018781C" w:rsidP="00664DAF">
      <w:proofErr w:type="spellStart"/>
      <w:proofErr w:type="gramStart"/>
      <w:r>
        <w:rPr>
          <w:vertAlign w:val="superscript"/>
        </w:rPr>
        <w:t>b</w:t>
      </w:r>
      <w:r w:rsidR="00664DAF">
        <w:t>Includes</w:t>
      </w:r>
      <w:proofErr w:type="spellEnd"/>
      <w:proofErr w:type="gramEnd"/>
      <w:r w:rsidR="00664DAF">
        <w:t xml:space="preserve"> models </w:t>
      </w:r>
      <w:r w:rsidR="00664DAF" w:rsidRPr="001A2A79">
        <w:t xml:space="preserve">that incorporate compartmental modeling </w:t>
      </w:r>
      <w:r w:rsidR="00664DAF">
        <w:t>like</w:t>
      </w:r>
      <w:r w:rsidR="00664DAF" w:rsidRPr="001A2A79">
        <w:t xml:space="preserve"> Susceptible-Exposed-Infected-Recovered [SEIR] models</w:t>
      </w:r>
      <w:r w:rsidR="00EE7ECA">
        <w:t xml:space="preserve"> or agent based models</w:t>
      </w:r>
    </w:p>
    <w:p w:rsidR="0094697E" w:rsidRDefault="0018781C" w:rsidP="00664DAF">
      <w:proofErr w:type="spellStart"/>
      <w:proofErr w:type="gramStart"/>
      <w:r>
        <w:rPr>
          <w:vertAlign w:val="superscript"/>
        </w:rPr>
        <w:t>c</w:t>
      </w:r>
      <w:r w:rsidR="00664DAF">
        <w:t>Includes</w:t>
      </w:r>
      <w:proofErr w:type="spellEnd"/>
      <w:proofErr w:type="gramEnd"/>
      <w:r w:rsidR="00664DAF">
        <w:t xml:space="preserve"> models</w:t>
      </w:r>
      <w:r w:rsidR="00664DAF" w:rsidRPr="006B011C">
        <w:t xml:space="preserve"> </w:t>
      </w:r>
      <w:r w:rsidR="00664DAF" w:rsidRPr="001A2A79">
        <w:t>like time series analysis and generalized linear models</w:t>
      </w:r>
    </w:p>
    <w:p w:rsidR="005B509C" w:rsidRPr="005B509C" w:rsidRDefault="005B509C" w:rsidP="00664DAF">
      <w:proofErr w:type="spellStart"/>
      <w:proofErr w:type="gramStart"/>
      <w:r>
        <w:rPr>
          <w:vertAlign w:val="superscript"/>
        </w:rPr>
        <w:t>d</w:t>
      </w:r>
      <w:r>
        <w:t>Submitted</w:t>
      </w:r>
      <w:proofErr w:type="spellEnd"/>
      <w:proofErr w:type="gramEnd"/>
      <w:r>
        <w:t xml:space="preserve"> regional forecasts for 1 </w:t>
      </w:r>
      <w:proofErr w:type="spellStart"/>
      <w:r>
        <w:t>wk</w:t>
      </w:r>
      <w:proofErr w:type="spellEnd"/>
      <w:r>
        <w:t xml:space="preserve"> ahead targets only</w:t>
      </w:r>
    </w:p>
    <w:p w:rsidR="0094697E" w:rsidRDefault="0094697E" w:rsidP="00664DAF"/>
    <w:p w:rsidR="00B94483" w:rsidRPr="00B94483" w:rsidRDefault="0094697E" w:rsidP="00B9448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94483" w:rsidRPr="00B94483">
        <w:t>1.</w:t>
      </w:r>
      <w:r w:rsidR="00B94483" w:rsidRPr="00B94483">
        <w:tab/>
        <w:t xml:space="preserve">Kandula, S., D. Hsu, and J. Shaman, </w:t>
      </w:r>
      <w:r w:rsidR="00B94483" w:rsidRPr="00B94483">
        <w:rPr>
          <w:i/>
        </w:rPr>
        <w:t>Subregional Nowcasts of Seasonal Influenza Using Search Trends.</w:t>
      </w:r>
      <w:r w:rsidR="00B94483" w:rsidRPr="00B94483">
        <w:t xml:space="preserve"> J Med Internet Res, 2017. </w:t>
      </w:r>
      <w:r w:rsidR="00B94483" w:rsidRPr="00B94483">
        <w:rPr>
          <w:b/>
        </w:rPr>
        <w:t>19</w:t>
      </w:r>
      <w:r w:rsidR="00B94483" w:rsidRPr="00B94483">
        <w:t>(11): p. e370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2.</w:t>
      </w:r>
      <w:r w:rsidRPr="00B94483">
        <w:tab/>
        <w:t xml:space="preserve">Yamana, T.K., S. Kandula, and J. Shaman, </w:t>
      </w:r>
      <w:r w:rsidRPr="00B94483">
        <w:rPr>
          <w:i/>
        </w:rPr>
        <w:t>Individual versus superensemble forecasts of seasonal influenza outbreaks in the United States.</w:t>
      </w:r>
      <w:r w:rsidRPr="00B94483">
        <w:t xml:space="preserve"> PLoS Comput Biol, 2017. </w:t>
      </w:r>
      <w:r w:rsidRPr="00B94483">
        <w:rPr>
          <w:b/>
        </w:rPr>
        <w:t>13</w:t>
      </w:r>
      <w:r w:rsidRPr="00B94483">
        <w:t>(11): p. e1005801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3.</w:t>
      </w:r>
      <w:r w:rsidRPr="00B94483">
        <w:tab/>
        <w:t xml:space="preserve">Pei, S. and J. Shaman, </w:t>
      </w:r>
      <w:r w:rsidRPr="00B94483">
        <w:rPr>
          <w:i/>
        </w:rPr>
        <w:t>Counteracting structural errors in ensemble forecast of influenza outbreaks.</w:t>
      </w:r>
      <w:r w:rsidRPr="00B94483">
        <w:t xml:space="preserve"> Nat Commun, 2017. </w:t>
      </w:r>
      <w:r w:rsidRPr="00B94483">
        <w:rPr>
          <w:b/>
        </w:rPr>
        <w:t>8</w:t>
      </w:r>
      <w:r w:rsidRPr="00B94483">
        <w:t>(1): p. 925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4.</w:t>
      </w:r>
      <w:r w:rsidRPr="00B94483">
        <w:tab/>
        <w:t xml:space="preserve">Farrow, D.C., et al., </w:t>
      </w:r>
      <w:r w:rsidRPr="00B94483">
        <w:rPr>
          <w:i/>
        </w:rPr>
        <w:t>A human judgment approach to epidemiological forecasting.</w:t>
      </w:r>
      <w:r w:rsidRPr="00B94483">
        <w:t xml:space="preserve"> PLOS Computational Biology, 2017. </w:t>
      </w:r>
      <w:r w:rsidRPr="00B94483">
        <w:rPr>
          <w:b/>
        </w:rPr>
        <w:t>13</w:t>
      </w:r>
      <w:r w:rsidRPr="00B94483">
        <w:t>(3): p. e1005248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5.</w:t>
      </w:r>
      <w:r w:rsidRPr="00B94483">
        <w:tab/>
        <w:t xml:space="preserve">Brooks, L.C., et al., </w:t>
      </w:r>
      <w:r w:rsidRPr="00B94483">
        <w:rPr>
          <w:i/>
        </w:rPr>
        <w:t>Flexible Modeling of Epidemics with an Empirical Bayes Framework.</w:t>
      </w:r>
      <w:r w:rsidRPr="00B94483">
        <w:t xml:space="preserve"> PLoS Comput Biol, 2015. </w:t>
      </w:r>
      <w:r w:rsidRPr="00B94483">
        <w:rPr>
          <w:b/>
        </w:rPr>
        <w:t>11</w:t>
      </w:r>
      <w:r w:rsidRPr="00B94483">
        <w:t>(8): p. e1004382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6.</w:t>
      </w:r>
      <w:r w:rsidRPr="00B94483">
        <w:tab/>
        <w:t xml:space="preserve">Santillana, M., et al., </w:t>
      </w:r>
      <w:r w:rsidRPr="00B94483">
        <w:rPr>
          <w:i/>
        </w:rPr>
        <w:t>Combining Search, Social Media, and Traditional Data Sources to Improve Influenza Surveillance.</w:t>
      </w:r>
      <w:r w:rsidRPr="00B94483">
        <w:t xml:space="preserve"> PLoS Comput Biol, 2015. </w:t>
      </w:r>
      <w:r w:rsidRPr="00B94483">
        <w:rPr>
          <w:b/>
        </w:rPr>
        <w:t>11</w:t>
      </w:r>
      <w:r w:rsidRPr="00B94483">
        <w:t>(10): p. e1004513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7.</w:t>
      </w:r>
      <w:r w:rsidRPr="00B94483">
        <w:tab/>
        <w:t xml:space="preserve">Santillana, M., et al., </w:t>
      </w:r>
      <w:r w:rsidRPr="00B94483">
        <w:rPr>
          <w:i/>
        </w:rPr>
        <w:t>Cloud-based Electronic Health Records for Real-time, Region-specific Influenza Surveillance.</w:t>
      </w:r>
      <w:r w:rsidRPr="00B94483">
        <w:t xml:space="preserve"> Sci Rep, 2016. </w:t>
      </w:r>
      <w:r w:rsidRPr="00B94483">
        <w:rPr>
          <w:b/>
        </w:rPr>
        <w:t>6</w:t>
      </w:r>
      <w:r w:rsidRPr="00B94483">
        <w:t>: p. 25732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8.</w:t>
      </w:r>
      <w:r w:rsidRPr="00B94483">
        <w:tab/>
        <w:t xml:space="preserve">Yang, S., et al., </w:t>
      </w:r>
      <w:r w:rsidRPr="00B94483">
        <w:rPr>
          <w:i/>
        </w:rPr>
        <w:t>Using electronic health records and Internet search information for accurate influenza forecasting.</w:t>
      </w:r>
      <w:r w:rsidRPr="00B94483">
        <w:t xml:space="preserve"> BMC Infect Dis, 2017. </w:t>
      </w:r>
      <w:r w:rsidRPr="00B94483">
        <w:rPr>
          <w:b/>
        </w:rPr>
        <w:t>17</w:t>
      </w:r>
      <w:r w:rsidRPr="00B94483">
        <w:t>(1): p. 332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9.</w:t>
      </w:r>
      <w:r w:rsidRPr="00B94483">
        <w:tab/>
        <w:t xml:space="preserve">Yang, S., M. Santillana, and S.C. Kou, </w:t>
      </w:r>
      <w:r w:rsidRPr="00B94483">
        <w:rPr>
          <w:i/>
        </w:rPr>
        <w:t>Accurate estimation of influenza epidemics using Google search data via ARGO.</w:t>
      </w:r>
      <w:r w:rsidRPr="00B94483">
        <w:t xml:space="preserve"> Proc Natl Acad Sci U S A, 2015. </w:t>
      </w:r>
      <w:r w:rsidRPr="00B94483">
        <w:rPr>
          <w:b/>
        </w:rPr>
        <w:t>112</w:t>
      </w:r>
      <w:r w:rsidRPr="00B94483">
        <w:t>(47): p. 14473-8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10.</w:t>
      </w:r>
      <w:r w:rsidRPr="00B94483">
        <w:tab/>
        <w:t xml:space="preserve">Lega, J. and H.E. Brown, </w:t>
      </w:r>
      <w:r w:rsidRPr="00B94483">
        <w:rPr>
          <w:i/>
        </w:rPr>
        <w:t>Data-driven outbreak forecasting with a simple nonlinear growth model.</w:t>
      </w:r>
      <w:r w:rsidRPr="00B94483">
        <w:t xml:space="preserve"> Epidemics, 2016. </w:t>
      </w:r>
      <w:r w:rsidRPr="00B94483">
        <w:rPr>
          <w:b/>
        </w:rPr>
        <w:t>17</w:t>
      </w:r>
      <w:r w:rsidRPr="00B94483">
        <w:t>: p. 19-26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11.</w:t>
      </w:r>
      <w:r w:rsidRPr="00B94483">
        <w:tab/>
        <w:t xml:space="preserve">Erraguntla, M., et al. </w:t>
      </w:r>
      <w:r w:rsidRPr="00B94483">
        <w:rPr>
          <w:i/>
        </w:rPr>
        <w:t>Data Integration and Predictive Analysis System for Disease Prophylaxis</w:t>
      </w:r>
      <w:r w:rsidRPr="00B94483">
        <w:t xml:space="preserve">. in </w:t>
      </w:r>
      <w:r w:rsidRPr="00B94483">
        <w:rPr>
          <w:i/>
        </w:rPr>
        <w:t>50th Hawaii International Conferense on System Sciences</w:t>
      </w:r>
      <w:r w:rsidRPr="00B94483">
        <w:t>. 2017. Honolulu, HI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12.</w:t>
      </w:r>
      <w:r w:rsidRPr="00B94483">
        <w:tab/>
        <w:t xml:space="preserve">Erraguntla, M., J. Zapletal, and M. Lawley, </w:t>
      </w:r>
      <w:r w:rsidRPr="00B94483">
        <w:rPr>
          <w:i/>
        </w:rPr>
        <w:t>Framework for Infectious Disease Analysis: A comprehensive and integrative multi-modeling approach to disease prediction and management.</w:t>
      </w:r>
      <w:r w:rsidRPr="00B94483">
        <w:t xml:space="preserve"> Health Informatics J, 2017: p. 1460458217747112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13.</w:t>
      </w:r>
      <w:r w:rsidRPr="00B94483">
        <w:tab/>
        <w:t xml:space="preserve">Freeze, J., M. Erraguntla, and A. Verma. </w:t>
      </w:r>
      <w:r w:rsidRPr="00B94483">
        <w:rPr>
          <w:i/>
        </w:rPr>
        <w:t>Data Integration and Predictive Analysis System for Disease Prophylaxis: Incorporating Dengue Fever Forecasts</w:t>
      </w:r>
      <w:r w:rsidRPr="00B94483">
        <w:t xml:space="preserve">. in </w:t>
      </w:r>
      <w:r w:rsidRPr="00B94483">
        <w:rPr>
          <w:i/>
        </w:rPr>
        <w:t>51st Hawaii International Conference on System Sciences</w:t>
      </w:r>
      <w:r w:rsidRPr="00B94483">
        <w:t>. 2018. Honolulu, HI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14.</w:t>
      </w:r>
      <w:r w:rsidRPr="00B94483">
        <w:tab/>
        <w:t xml:space="preserve">Ray, E.L. and N.G. Reich, </w:t>
      </w:r>
      <w:r w:rsidRPr="00B94483">
        <w:rPr>
          <w:i/>
        </w:rPr>
        <w:t>Prediction of infectious disease epidemics via weighted density ensembles.</w:t>
      </w:r>
      <w:r w:rsidRPr="00B94483">
        <w:t xml:space="preserve"> PLoS Comput Biol, 2018. </w:t>
      </w:r>
      <w:r w:rsidRPr="00B94483">
        <w:rPr>
          <w:b/>
        </w:rPr>
        <w:t>14</w:t>
      </w:r>
      <w:r w:rsidRPr="00B94483">
        <w:t>(2): p. e1005910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lastRenderedPageBreak/>
        <w:t>15.</w:t>
      </w:r>
      <w:r w:rsidRPr="00B94483">
        <w:tab/>
        <w:t xml:space="preserve">Ray, E.L., et al., </w:t>
      </w:r>
      <w:r w:rsidRPr="00B94483">
        <w:rPr>
          <w:i/>
        </w:rPr>
        <w:t>Infectious disease prediction with kernel conditional density estimation.</w:t>
      </w:r>
      <w:r w:rsidRPr="00B94483">
        <w:t xml:space="preserve"> Stat Med, 2017. </w:t>
      </w:r>
      <w:r w:rsidRPr="00B94483">
        <w:rPr>
          <w:b/>
        </w:rPr>
        <w:t>36</w:t>
      </w:r>
      <w:r w:rsidRPr="00B94483">
        <w:t>(30): p. 4908-4929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16.</w:t>
      </w:r>
      <w:r w:rsidRPr="00B94483">
        <w:tab/>
        <w:t xml:space="preserve">Zhang, Q., et al., </w:t>
      </w:r>
      <w:r w:rsidRPr="00B94483">
        <w:rPr>
          <w:i/>
        </w:rPr>
        <w:t>Social Data Mining and Seasonal Influenza Forecasts: The FluOutlook Platform</w:t>
      </w:r>
      <w:r w:rsidRPr="00B94483">
        <w:t xml:space="preserve">, in </w:t>
      </w:r>
      <w:r w:rsidRPr="00B94483">
        <w:rPr>
          <w:i/>
        </w:rPr>
        <w:t>Proceedings, Part III, of the European Conference on Machine Learning and Knowledge Discovery in Databases - Volume 9286</w:t>
      </w:r>
      <w:r w:rsidRPr="00B94483">
        <w:t>. 2015, Springer-Verlag New York, Inc.: Porto, Portugal. p. 237-240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17.</w:t>
      </w:r>
      <w:r w:rsidRPr="00B94483">
        <w:tab/>
        <w:t xml:space="preserve">Zhang, Q., et al., </w:t>
      </w:r>
      <w:r w:rsidRPr="00B94483">
        <w:rPr>
          <w:i/>
        </w:rPr>
        <w:t>Forecasting Seasonal Influenza Fusing Digital Indicators and a Mechanistic Disease Model</w:t>
      </w:r>
      <w:r w:rsidRPr="00B94483">
        <w:t xml:space="preserve">, in </w:t>
      </w:r>
      <w:r w:rsidRPr="00B94483">
        <w:rPr>
          <w:i/>
        </w:rPr>
        <w:t>Proceedings of the 26th International Conference on World Wide Web</w:t>
      </w:r>
      <w:r w:rsidRPr="00B94483">
        <w:t>. 2017, International World Wide Web Conferences Steering Committee: Perth, Australia. p. 311-319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18.</w:t>
      </w:r>
      <w:r w:rsidRPr="00B94483">
        <w:tab/>
        <w:t xml:space="preserve">Moss, R., et al., </w:t>
      </w:r>
      <w:r w:rsidRPr="00B94483">
        <w:rPr>
          <w:i/>
        </w:rPr>
        <w:t>Epidemic forecasts as a tool for public health: interpretation and (re)calibration.</w:t>
      </w:r>
      <w:r w:rsidRPr="00B94483">
        <w:t xml:space="preserve"> Aust N Z J Public Health, 2018. </w:t>
      </w:r>
      <w:r w:rsidRPr="00B94483">
        <w:rPr>
          <w:b/>
        </w:rPr>
        <w:t>42</w:t>
      </w:r>
      <w:r w:rsidRPr="00B94483">
        <w:t>(1): p. 69-76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19.</w:t>
      </w:r>
      <w:r w:rsidRPr="00B94483">
        <w:tab/>
        <w:t xml:space="preserve">Moss, R., et al., </w:t>
      </w:r>
      <w:r w:rsidRPr="00B94483">
        <w:rPr>
          <w:i/>
        </w:rPr>
        <w:t>Retrospective forecasting of the 2010-2014 Melbourne influenza seasons using multiple surveillance systems.</w:t>
      </w:r>
      <w:r w:rsidRPr="00B94483">
        <w:t xml:space="preserve"> Epidemiol Infect, 2017. </w:t>
      </w:r>
      <w:r w:rsidRPr="00B94483">
        <w:rPr>
          <w:b/>
        </w:rPr>
        <w:t>145</w:t>
      </w:r>
      <w:r w:rsidRPr="00B94483">
        <w:t>(1): p. 156-169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20.</w:t>
      </w:r>
      <w:r w:rsidRPr="00B94483">
        <w:tab/>
        <w:t xml:space="preserve">Zarebski, A.E., et al., </w:t>
      </w:r>
      <w:r w:rsidRPr="00B94483">
        <w:rPr>
          <w:i/>
        </w:rPr>
        <w:t>Model selection for seasonal influenza forecasting</w:t>
      </w:r>
      <w:r w:rsidRPr="00B94483">
        <w:t>. Vol. 2. 2017.</w:t>
      </w:r>
    </w:p>
    <w:p w:rsidR="00B94483" w:rsidRPr="00B94483" w:rsidRDefault="00B94483" w:rsidP="00B94483">
      <w:pPr>
        <w:pStyle w:val="EndNoteBibliography"/>
        <w:ind w:left="720" w:hanging="720"/>
      </w:pPr>
      <w:r w:rsidRPr="00B94483">
        <w:t>21.</w:t>
      </w:r>
      <w:r w:rsidRPr="00B94483">
        <w:tab/>
        <w:t xml:space="preserve">Zimmer, C., R. Yaesoubi, and T. Cohen, </w:t>
      </w:r>
      <w:r w:rsidRPr="00B94483">
        <w:rPr>
          <w:i/>
        </w:rPr>
        <w:t>A Likelihood Approach for Real-Time Calibration of Stochastic Compartmental Epidemic Models.</w:t>
      </w:r>
      <w:r w:rsidRPr="00B94483">
        <w:t xml:space="preserve"> PLoS Comput Biol, 2017. </w:t>
      </w:r>
      <w:r w:rsidRPr="00B94483">
        <w:rPr>
          <w:b/>
        </w:rPr>
        <w:t>13</w:t>
      </w:r>
      <w:r w:rsidRPr="00B94483">
        <w:t>(1): p. e1005257.</w:t>
      </w:r>
    </w:p>
    <w:p w:rsidR="00664DAF" w:rsidRDefault="0094697E" w:rsidP="00664DAF">
      <w:r>
        <w:fldChar w:fldCharType="end"/>
      </w:r>
    </w:p>
    <w:sectPr w:rsidR="00664DAF" w:rsidSect="006C6578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 w:code="1"/>
      <w:pgMar w:top="1080" w:right="1080" w:bottom="108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94483" w:rsidRDefault="00B94483" w:rsidP="008B5D54">
      <w:r>
        <w:separator/>
      </w:r>
    </w:p>
  </w:endnote>
  <w:endnote w:type="continuationSeparator" w:id="0">
    <w:p w:rsidR="00B94483" w:rsidRDefault="00B94483" w:rsidP="008B5D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4483" w:rsidRDefault="00B9448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4483" w:rsidRDefault="00B9448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4483" w:rsidRDefault="00B9448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94483" w:rsidRDefault="00B94483" w:rsidP="008B5D54">
      <w:r>
        <w:separator/>
      </w:r>
    </w:p>
  </w:footnote>
  <w:footnote w:type="continuationSeparator" w:id="0">
    <w:p w:rsidR="00B94483" w:rsidRDefault="00B94483" w:rsidP="008B5D5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4483" w:rsidRDefault="00B9448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4483" w:rsidRDefault="00B9448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94483" w:rsidRDefault="00B9448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54"/>
  <w:removePersonalInformation/>
  <w:removeDateAndTime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4096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wp2eeabvrws6esrfo550xxf5etvw0ed2d2&quot;&gt;forecasting_1516&lt;record-ids&gt;&lt;item&gt;12&lt;/item&gt;&lt;item&gt;22&lt;/item&gt;&lt;item&gt;29&lt;/item&gt;&lt;item&gt;37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/record-ids&gt;&lt;/item&gt;&lt;/Libraries&gt;"/>
  </w:docVars>
  <w:rsids>
    <w:rsidRoot w:val="00664DAF"/>
    <w:rsid w:val="00052252"/>
    <w:rsid w:val="000D6DA2"/>
    <w:rsid w:val="00113E22"/>
    <w:rsid w:val="0018781C"/>
    <w:rsid w:val="001B2C98"/>
    <w:rsid w:val="00211179"/>
    <w:rsid w:val="0021536B"/>
    <w:rsid w:val="00225EF9"/>
    <w:rsid w:val="00230180"/>
    <w:rsid w:val="0023704B"/>
    <w:rsid w:val="0025491E"/>
    <w:rsid w:val="00261D39"/>
    <w:rsid w:val="002A52C8"/>
    <w:rsid w:val="002B7DC0"/>
    <w:rsid w:val="00327C60"/>
    <w:rsid w:val="00341246"/>
    <w:rsid w:val="003A6D21"/>
    <w:rsid w:val="003D3182"/>
    <w:rsid w:val="003E558A"/>
    <w:rsid w:val="003F7B95"/>
    <w:rsid w:val="0043661A"/>
    <w:rsid w:val="00441E1C"/>
    <w:rsid w:val="004459C1"/>
    <w:rsid w:val="00465FF7"/>
    <w:rsid w:val="00487EF8"/>
    <w:rsid w:val="004B714D"/>
    <w:rsid w:val="004C37DF"/>
    <w:rsid w:val="00514FBA"/>
    <w:rsid w:val="00535795"/>
    <w:rsid w:val="00536B47"/>
    <w:rsid w:val="00554D15"/>
    <w:rsid w:val="00567CF5"/>
    <w:rsid w:val="005B509C"/>
    <w:rsid w:val="005F7BAD"/>
    <w:rsid w:val="00663BA2"/>
    <w:rsid w:val="00664DAF"/>
    <w:rsid w:val="006C6578"/>
    <w:rsid w:val="006D3271"/>
    <w:rsid w:val="00762AB4"/>
    <w:rsid w:val="007743E7"/>
    <w:rsid w:val="0080442E"/>
    <w:rsid w:val="00833730"/>
    <w:rsid w:val="008938C4"/>
    <w:rsid w:val="00894D92"/>
    <w:rsid w:val="008B5D54"/>
    <w:rsid w:val="008C5269"/>
    <w:rsid w:val="008F3DE2"/>
    <w:rsid w:val="00930A3B"/>
    <w:rsid w:val="00935F63"/>
    <w:rsid w:val="00942295"/>
    <w:rsid w:val="0094697E"/>
    <w:rsid w:val="00954F0B"/>
    <w:rsid w:val="009668A1"/>
    <w:rsid w:val="00967DEB"/>
    <w:rsid w:val="009F25FF"/>
    <w:rsid w:val="00AF06C0"/>
    <w:rsid w:val="00B15ADA"/>
    <w:rsid w:val="00B32096"/>
    <w:rsid w:val="00B55735"/>
    <w:rsid w:val="00B608AC"/>
    <w:rsid w:val="00B837A1"/>
    <w:rsid w:val="00B94483"/>
    <w:rsid w:val="00BD0A45"/>
    <w:rsid w:val="00BD5738"/>
    <w:rsid w:val="00BD7481"/>
    <w:rsid w:val="00BE48E9"/>
    <w:rsid w:val="00BF18E3"/>
    <w:rsid w:val="00C249E6"/>
    <w:rsid w:val="00C62972"/>
    <w:rsid w:val="00C634CA"/>
    <w:rsid w:val="00C63B34"/>
    <w:rsid w:val="00C702C6"/>
    <w:rsid w:val="00CA4431"/>
    <w:rsid w:val="00CE5767"/>
    <w:rsid w:val="00CF6A80"/>
    <w:rsid w:val="00D16423"/>
    <w:rsid w:val="00D66C27"/>
    <w:rsid w:val="00DB59E1"/>
    <w:rsid w:val="00DC57CC"/>
    <w:rsid w:val="00DD4C9B"/>
    <w:rsid w:val="00DE2CFF"/>
    <w:rsid w:val="00E02AC1"/>
    <w:rsid w:val="00E91B2B"/>
    <w:rsid w:val="00EA0B51"/>
    <w:rsid w:val="00EB0066"/>
    <w:rsid w:val="00EE7ECA"/>
    <w:rsid w:val="00EF227E"/>
    <w:rsid w:val="00F321EE"/>
    <w:rsid w:val="00F5602E"/>
    <w:rsid w:val="00F703F2"/>
    <w:rsid w:val="00F866E0"/>
    <w:rsid w:val="00F93D37"/>
    <w:rsid w:val="00FB360D"/>
    <w:rsid w:val="00FB4983"/>
    <w:rsid w:val="00FD7E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61"/>
    <o:shapelayout v:ext="edit">
      <o:idmap v:ext="edit" data="1"/>
    </o:shapelayout>
  </w:shapeDefaults>
  <w:decimalSymbol w:val="."/>
  <w:listSeparator w:val=","/>
  <w14:docId w14:val="711E67AF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64DAF"/>
    <w:pPr>
      <w:spacing w:after="0" w:line="240" w:lineRule="auto"/>
    </w:pPr>
    <w:rPr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B5D54"/>
    <w:pPr>
      <w:tabs>
        <w:tab w:val="center" w:pos="4680"/>
        <w:tab w:val="right" w:pos="9360"/>
      </w:tabs>
    </w:pPr>
    <w:rPr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8B5D54"/>
  </w:style>
  <w:style w:type="paragraph" w:styleId="Footer">
    <w:name w:val="footer"/>
    <w:basedOn w:val="Normal"/>
    <w:link w:val="FooterChar"/>
    <w:uiPriority w:val="99"/>
    <w:unhideWhenUsed/>
    <w:rsid w:val="008B5D54"/>
    <w:pPr>
      <w:tabs>
        <w:tab w:val="center" w:pos="4680"/>
        <w:tab w:val="right" w:pos="9360"/>
      </w:tabs>
    </w:pPr>
    <w:rPr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8B5D54"/>
  </w:style>
  <w:style w:type="paragraph" w:customStyle="1" w:styleId="EndNoteBibliographyTitle">
    <w:name w:val="EndNote Bibliography Title"/>
    <w:basedOn w:val="Normal"/>
    <w:link w:val="EndNoteBibliographyTitleChar"/>
    <w:rsid w:val="0094697E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697E"/>
    <w:rPr>
      <w:rFonts w:ascii="Calibri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4697E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697E"/>
    <w:rPr>
      <w:rFonts w:ascii="Calibri" w:hAnsi="Calibri" w:cs="Calibri"/>
      <w:noProof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448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448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8948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72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B492C0-13EC-4FA0-B4F2-A7F6BF72CB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2586</Words>
  <Characters>14746</Characters>
  <Application>Microsoft Office Word</Application>
  <DocSecurity>0</DocSecurity>
  <Lines>12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72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7-02-22T20:16:00Z</dcterms:created>
  <dcterms:modified xsi:type="dcterms:W3CDTF">2018-03-28T13:32:00Z</dcterms:modified>
</cp:coreProperties>
</file>